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97E19" w14:textId="77777777"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14:paraId="7947820F" w14:textId="6EC6E15C" w:rsidR="00EF362F" w:rsidRPr="00EF362F" w:rsidRDefault="00E52A4E" w:rsidP="00EF362F">
      <w:pPr>
        <w:ind w:firstLine="0"/>
        <w:jc w:val="center"/>
        <w:rPr>
          <w:vertAlign w:val="superscript"/>
          <w:lang w:val="es-ES"/>
        </w:rPr>
      </w:pPr>
      <w:r w:rsidRPr="00EF362F">
        <w:rPr>
          <w:lang w:val="es-ES"/>
        </w:rPr>
        <w:t>Pietro Viacava</w:t>
      </w:r>
      <w:r w:rsidR="0062769D">
        <w:rPr>
          <w:vertAlign w:val="superscript"/>
          <w:lang w:val="es-ES"/>
        </w:rPr>
        <w:t>1,2</w:t>
      </w:r>
      <w:r w:rsidRPr="00EF362F">
        <w:rPr>
          <w:lang w:val="es-ES"/>
        </w:rPr>
        <w:t>, Simone</w:t>
      </w:r>
      <w:r w:rsidR="0062769D">
        <w:rPr>
          <w:lang w:val="es-ES"/>
        </w:rPr>
        <w:t xml:space="preserve"> P.</w:t>
      </w:r>
      <w:r w:rsidRPr="00EF362F">
        <w:rPr>
          <w:lang w:val="es-ES"/>
        </w:rPr>
        <w:t xml:space="preserve"> Blomberg</w:t>
      </w:r>
      <w:r w:rsidRPr="00EF362F">
        <w:rPr>
          <w:vertAlign w:val="superscript"/>
          <w:lang w:val="es-ES"/>
        </w:rPr>
        <w:t>1</w:t>
      </w:r>
      <w:r w:rsidRPr="00EF362F">
        <w:rPr>
          <w:lang w:val="es-ES"/>
        </w:rPr>
        <w:t>, Vera Weisbecker</w:t>
      </w:r>
      <w:r w:rsidRPr="00EF362F">
        <w:rPr>
          <w:vertAlign w:val="superscript"/>
          <w:lang w:val="es-ES"/>
        </w:rPr>
        <w:t>2</w:t>
      </w:r>
    </w:p>
    <w:p w14:paraId="475578C1" w14:textId="77777777" w:rsidR="00EF362F" w:rsidRDefault="00EF362F" w:rsidP="00EF362F">
      <w:pPr>
        <w:rPr>
          <w:rFonts w:cs="Arial"/>
          <w:sz w:val="20"/>
        </w:rPr>
      </w:pPr>
      <w:r>
        <w:rPr>
          <w:rFonts w:cs="Arial"/>
          <w:sz w:val="20"/>
          <w:vertAlign w:val="superscript"/>
        </w:rPr>
        <w:t>1</w:t>
      </w:r>
      <w:r>
        <w:rPr>
          <w:rFonts w:cs="Arial"/>
          <w:sz w:val="20"/>
        </w:rPr>
        <w:t xml:space="preserve">School of Biological Sciences, </w:t>
      </w:r>
      <w:proofErr w:type="gramStart"/>
      <w:r>
        <w:rPr>
          <w:rFonts w:cs="Arial"/>
          <w:sz w:val="20"/>
        </w:rPr>
        <w:t>The</w:t>
      </w:r>
      <w:proofErr w:type="gramEnd"/>
      <w:r>
        <w:rPr>
          <w:rFonts w:cs="Arial"/>
          <w:sz w:val="20"/>
        </w:rPr>
        <w:t xml:space="preserve"> University of Queensland, St Lucia, Queensland, Australia</w:t>
      </w:r>
    </w:p>
    <w:p w14:paraId="35064EF8" w14:textId="77777777"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14:paraId="1D53E1DF" w14:textId="77777777" w:rsidR="0062769D" w:rsidRDefault="0062769D" w:rsidP="00EF362F">
      <w:pPr>
        <w:pStyle w:val="Subtitle"/>
      </w:pPr>
      <w:bookmarkStart w:id="1" w:name="_Toc77580987"/>
    </w:p>
    <w:p w14:paraId="00F828E5" w14:textId="77777777" w:rsidR="006665D3" w:rsidRDefault="006665D3" w:rsidP="00EF362F">
      <w:pPr>
        <w:pStyle w:val="Subtitle"/>
      </w:pPr>
    </w:p>
    <w:p w14:paraId="6852AD25" w14:textId="77777777" w:rsidR="006665D3" w:rsidRDefault="006665D3" w:rsidP="00EF362F">
      <w:pPr>
        <w:pStyle w:val="Subtitle"/>
      </w:pPr>
    </w:p>
    <w:p w14:paraId="059FE557" w14:textId="77777777" w:rsidR="006665D3" w:rsidRDefault="006665D3" w:rsidP="00EF362F">
      <w:pPr>
        <w:pStyle w:val="Subtitle"/>
      </w:pPr>
    </w:p>
    <w:p w14:paraId="76013AFE" w14:textId="77777777" w:rsidR="006665D3" w:rsidRDefault="006665D3" w:rsidP="00EF362F">
      <w:pPr>
        <w:pStyle w:val="Subtitle"/>
      </w:pPr>
    </w:p>
    <w:p w14:paraId="5263E813" w14:textId="77777777" w:rsidR="006665D3" w:rsidRDefault="006665D3" w:rsidP="00EF362F">
      <w:pPr>
        <w:pStyle w:val="Subtitle"/>
      </w:pPr>
    </w:p>
    <w:p w14:paraId="463C81A0" w14:textId="77777777" w:rsidR="006665D3" w:rsidRDefault="006665D3" w:rsidP="00EF362F">
      <w:pPr>
        <w:pStyle w:val="Subtitle"/>
      </w:pPr>
    </w:p>
    <w:p w14:paraId="3D7334DD" w14:textId="77777777" w:rsidR="006665D3" w:rsidRDefault="006665D3" w:rsidP="00EF362F">
      <w:pPr>
        <w:pStyle w:val="Subtitle"/>
      </w:pPr>
    </w:p>
    <w:p w14:paraId="33DC99AC" w14:textId="77777777" w:rsidR="006665D3" w:rsidRDefault="006665D3" w:rsidP="00EF362F">
      <w:pPr>
        <w:pStyle w:val="Subtitle"/>
      </w:pPr>
    </w:p>
    <w:p w14:paraId="2FDCB1EC" w14:textId="77777777" w:rsidR="006665D3" w:rsidRDefault="006665D3" w:rsidP="00EF362F">
      <w:pPr>
        <w:pStyle w:val="Subtitle"/>
      </w:pPr>
    </w:p>
    <w:p w14:paraId="01C7324E" w14:textId="77777777" w:rsidR="006665D3" w:rsidRDefault="006665D3" w:rsidP="00EF362F">
      <w:pPr>
        <w:pStyle w:val="Subtitle"/>
      </w:pPr>
    </w:p>
    <w:p w14:paraId="613ABB51" w14:textId="11A1AC17" w:rsidR="004F08F2" w:rsidRPr="00E52A4E" w:rsidRDefault="004F08F2" w:rsidP="006665D3">
      <w:pPr>
        <w:pStyle w:val="Subtitle"/>
        <w:ind w:firstLine="0"/>
      </w:pPr>
      <w:r w:rsidRPr="00E52A4E">
        <w:lastRenderedPageBreak/>
        <w:t>Abstract</w:t>
      </w:r>
      <w:bookmarkEnd w:id="1"/>
    </w:p>
    <w:p w14:paraId="253108D0" w14:textId="6C556F1C" w:rsidR="004F08F2" w:rsidRDefault="00C42D2A" w:rsidP="004F08F2">
      <w:pPr>
        <w:rPr>
          <w:rFonts w:cs="Arial"/>
        </w:rPr>
        <w:sectPr w:rsidR="004F08F2" w:rsidSect="00E52A4E">
          <w:footerReference w:type="default" r:id="rId8"/>
          <w:pgSz w:w="11906" w:h="16838"/>
          <w:pgMar w:top="1134" w:right="1134" w:bottom="1134" w:left="1134" w:header="708" w:footer="708" w:gutter="0"/>
          <w:lnNumType w:countBy="1" w:restart="continuous"/>
          <w:cols w:space="708"/>
          <w:docGrid w:linePitch="360"/>
        </w:sectPr>
      </w:pPr>
      <w:r>
        <w:rPr>
          <w:rFonts w:cs="Arial"/>
        </w:rPr>
        <w:t>Morphology-based t</w:t>
      </w:r>
      <w:r w:rsidR="004F08F2">
        <w:rPr>
          <w:rFonts w:cs="Arial"/>
        </w:rPr>
        <w:t xml:space="preserve">axonomic research has predominantly used linear morphometrics (LMM) to measure </w:t>
      </w:r>
      <w:r w:rsidR="0039435A">
        <w:rPr>
          <w:rFonts w:cs="Arial"/>
        </w:rPr>
        <w:t xml:space="preserve">quantitatively </w:t>
      </w:r>
      <w:r w:rsidR="004F08F2">
        <w:rPr>
          <w:rFonts w:cs="Arial"/>
        </w:rPr>
        <w:t xml:space="preserve">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w:t>
      </w:r>
      <w:r>
        <w:rPr>
          <w:rFonts w:cs="Arial"/>
        </w:rPr>
        <w:t xml:space="preserve">provides a rigorous toolkit for </w:t>
      </w:r>
      <w:r w:rsidR="004F08F2">
        <w:rPr>
          <w:rFonts w:cs="Arial"/>
        </w:rPr>
        <w:t>allometry</w:t>
      </w:r>
      <w:r>
        <w:rPr>
          <w:rFonts w:cs="Arial"/>
        </w:rPr>
        <w:t xml:space="preserve"> assessments</w:t>
      </w:r>
      <w:r w:rsidR="004F08F2">
        <w:rPr>
          <w:rFonts w:cs="Arial"/>
        </w:rPr>
        <w:t xml:space="preserve">.  In this study, I </w:t>
      </w:r>
      <w:r>
        <w:rPr>
          <w:rFonts w:cs="Arial"/>
        </w:rPr>
        <w:t>used linear discriminant analysis to assess the discriminatory performance of four published LMM protocols and a 3D</w:t>
      </w:r>
      <w:r w:rsidR="004F08F2">
        <w:rPr>
          <w:rFonts w:cs="Arial"/>
        </w:rPr>
        <w:t xml:space="preserve"> GMM </w:t>
      </w:r>
      <w:r>
        <w:rPr>
          <w:rFonts w:cs="Arial"/>
        </w:rPr>
        <w:t>dataset for</w:t>
      </w:r>
      <w:r w:rsidR="004F08F2">
        <w:rPr>
          <w:rFonts w:cs="Arial"/>
        </w:rPr>
        <w:t xml:space="preserve"> three clades of antechinus known to differ subtly in shape. </w:t>
      </w:r>
      <w:r>
        <w:rPr>
          <w:rFonts w:cs="Arial"/>
        </w:rPr>
        <w:t>We assessed discrimination of raw data (which are frequently used by taxonomists); aft</w:t>
      </w:r>
      <w:r w:rsidR="004F08F2">
        <w:rPr>
          <w:rFonts w:cs="Arial"/>
        </w:rPr>
        <w:t>er removal of isometry</w:t>
      </w:r>
      <w:r>
        <w:rPr>
          <w:rFonts w:cs="Arial"/>
        </w:rPr>
        <w:t>;</w:t>
      </w:r>
      <w:r w:rsidR="004F08F2">
        <w:rPr>
          <w:rFonts w:cs="Arial"/>
        </w:rPr>
        <w:t xml:space="preserve"> and after allometric correction. </w:t>
      </w:r>
      <w:r>
        <w:rPr>
          <w:rFonts w:cs="Arial"/>
        </w:rPr>
        <w:t xml:space="preserve">We found that group discrimination among raw data was high for </w:t>
      </w:r>
      <w:r w:rsidR="00754789">
        <w:rPr>
          <w:rFonts w:cs="Arial"/>
        </w:rPr>
        <w:t>LMM</w:t>
      </w:r>
      <w:r>
        <w:rPr>
          <w:rFonts w:cs="Arial"/>
        </w:rPr>
        <w:t xml:space="preserve">, but GMM </w:t>
      </w:r>
      <w:r w:rsidR="00754789">
        <w:rPr>
          <w:rFonts w:cs="Arial"/>
        </w:rPr>
        <w:t xml:space="preserve">produced better results </w:t>
      </w:r>
      <w:proofErr w:type="gramStart"/>
      <w:r w:rsidR="00754789">
        <w:rPr>
          <w:rFonts w:cs="Arial"/>
        </w:rPr>
        <w:t>in group</w:t>
      </w:r>
      <w:proofErr w:type="gramEnd"/>
      <w:r>
        <w:rPr>
          <w:rFonts w:cs="Arial"/>
        </w:rPr>
        <w:t xml:space="preserve"> discr</w:t>
      </w:r>
      <w:r w:rsidR="00754789">
        <w:rPr>
          <w:rFonts w:cs="Arial"/>
        </w:rPr>
        <w:t>imination after the size and allometry treatments.</w:t>
      </w:r>
      <w:r w:rsidR="004F08F2">
        <w:rPr>
          <w:rFonts w:cs="Arial"/>
        </w:rPr>
        <w:t xml:space="preserve"> </w:t>
      </w:r>
      <w:r w:rsidR="00754789">
        <w:rPr>
          <w:rFonts w:cs="Arial"/>
        </w:rPr>
        <w:t>High</w:t>
      </w:r>
      <w:r w:rsidR="004F08F2">
        <w:rPr>
          <w:rFonts w:cs="Arial"/>
        </w:rPr>
        <w:t xml:space="preserve"> measurement redundancy in LMM</w:t>
      </w:r>
      <w:r w:rsidR="00754789">
        <w:rPr>
          <w:rFonts w:cs="Arial"/>
        </w:rPr>
        <w:t xml:space="preserve"> protocols</w:t>
      </w:r>
      <w:r w:rsidR="00023E01">
        <w:rPr>
          <w:rFonts w:cs="Arial"/>
        </w:rPr>
        <w:t xml:space="preserve"> can result in</w:t>
      </w:r>
      <w:r w:rsidR="00F52F58">
        <w:rPr>
          <w:rFonts w:cs="Arial"/>
        </w:rPr>
        <w:t xml:space="preserve"> </w:t>
      </w:r>
      <w:r w:rsidR="00023E01">
        <w:rPr>
          <w:rFonts w:cs="Arial"/>
        </w:rPr>
        <w:t xml:space="preserve">relatively high </w:t>
      </w:r>
      <w:r w:rsidR="004F08F2">
        <w:rPr>
          <w:rFonts w:cs="Arial"/>
        </w:rPr>
        <w:t>allometry</w:t>
      </w:r>
      <w:r w:rsidR="00F52F58">
        <w:rPr>
          <w:rFonts w:cs="Arial"/>
        </w:rPr>
        <w:t xml:space="preserve"> but </w:t>
      </w:r>
      <w:r w:rsidR="004F08F2">
        <w:rPr>
          <w:rFonts w:cs="Arial"/>
        </w:rPr>
        <w:t xml:space="preserve">low discriminatory performance. These findings suggest that </w:t>
      </w:r>
      <w:r w:rsidR="00B972C9">
        <w:rPr>
          <w:rFonts w:cs="Arial"/>
        </w:rPr>
        <w:t xml:space="preserve">taxonomic measurement protocols might benefit from </w:t>
      </w:r>
      <w:r w:rsidR="004F08F2">
        <w:rPr>
          <w:rFonts w:cs="Arial"/>
        </w:rPr>
        <w:t>GMM</w:t>
      </w:r>
      <w:r w:rsidR="00B972C9">
        <w:rPr>
          <w:rFonts w:cs="Arial"/>
        </w:rPr>
        <w:t xml:space="preserve">-based pilot studies, because this </w:t>
      </w:r>
      <w:r w:rsidR="004F08F2">
        <w:rPr>
          <w:rFonts w:cs="Arial"/>
        </w:rPr>
        <w:t xml:space="preserve">offers the option of </w:t>
      </w:r>
      <w:r w:rsidR="00032EEB">
        <w:rPr>
          <w:rFonts w:cs="Arial"/>
        </w:rPr>
        <w:t>differentiating</w:t>
      </w:r>
      <w:r w:rsidR="004F08F2">
        <w:rPr>
          <w:rFonts w:cs="Arial"/>
        </w:rPr>
        <w:t xml:space="preserve"> allometric and non-allometric shape differences between species, which can then </w:t>
      </w:r>
      <w:r w:rsidR="0062769D">
        <w:rPr>
          <w:rFonts w:cs="Arial"/>
        </w:rPr>
        <w:t>inform on</w:t>
      </w:r>
      <w:r w:rsidR="004F08F2">
        <w:rPr>
          <w:rFonts w:cs="Arial"/>
        </w:rPr>
        <w:t xml:space="preserve"> </w:t>
      </w:r>
      <w:r w:rsidR="00032EEB">
        <w:rPr>
          <w:rFonts w:cs="Arial"/>
        </w:rPr>
        <w:t xml:space="preserve">the development of the </w:t>
      </w:r>
      <w:r w:rsidR="00ED1017">
        <w:rPr>
          <w:rFonts w:cs="Arial"/>
        </w:rPr>
        <w:t>easier-to-apply LMM protocols.</w:t>
      </w:r>
    </w:p>
    <w:p w14:paraId="652BED1A" w14:textId="77777777" w:rsidR="004F08F2" w:rsidRPr="00D144C6" w:rsidRDefault="004F08F2" w:rsidP="00EF362F">
      <w:pPr>
        <w:pStyle w:val="Subtitle"/>
      </w:pPr>
      <w:bookmarkStart w:id="2" w:name="_Toc77580988"/>
      <w:r w:rsidRPr="00D144C6">
        <w:lastRenderedPageBreak/>
        <w:t>Introduction</w:t>
      </w:r>
      <w:bookmarkEnd w:id="2"/>
    </w:p>
    <w:p w14:paraId="6133DA9B" w14:textId="3B244199" w:rsidR="004F08F2" w:rsidRPr="00B96EB2" w:rsidRDefault="00032EEB" w:rsidP="00B96EB2">
      <w:pPr>
        <w:rPr>
          <w:rFonts w:cs="Arial"/>
        </w:rPr>
      </w:pPr>
      <w:r>
        <w:rPr>
          <w:rFonts w:cs="Arial"/>
        </w:rPr>
        <w:t>Morphometric measurements are an important tool in efforts to differentiate mammalian species from each other</w:t>
      </w:r>
      <w:r w:rsidR="00B96EB2">
        <w:rPr>
          <w:rFonts w:cs="Arial"/>
        </w:rPr>
        <w:t xml:space="preserve">, and </w:t>
      </w:r>
      <w:proofErr w:type="gramStart"/>
      <w:r w:rsidR="00B96EB2">
        <w:rPr>
          <w:rFonts w:cs="Arial"/>
        </w:rPr>
        <w:t>have been used</w:t>
      </w:r>
      <w:proofErr w:type="gramEnd"/>
      <w:r w:rsidR="00B96EB2">
        <w:rPr>
          <w:rFonts w:cs="Arial"/>
        </w:rPr>
        <w:t xml:space="preserve"> in taxonomic research for centuries</w:t>
      </w:r>
      <w:r>
        <w:rPr>
          <w:rFonts w:cs="Arial"/>
        </w:rPr>
        <w:t>.</w:t>
      </w:r>
      <w:r w:rsidR="0047461A">
        <w:rPr>
          <w:rFonts w:cs="Arial"/>
        </w:rPr>
        <w:t xml:space="preserve"> </w:t>
      </w:r>
      <w:r w:rsidR="00B96EB2">
        <w:rPr>
          <w:rFonts w:cs="Arial"/>
        </w:rPr>
        <w:t>Mammalian skulls in particular are widely used for taxonomic diagnostics and have long pro</w:t>
      </w:r>
      <w:r w:rsidR="004F08F2" w:rsidRPr="00D144C6">
        <w:rPr>
          <w:rFonts w:cs="Arial"/>
        </w:rPr>
        <w:t>vide</w:t>
      </w:r>
      <w:r w:rsidR="00B96EB2">
        <w:rPr>
          <w:rFonts w:cs="Arial"/>
        </w:rPr>
        <w:t>d</w:t>
      </w:r>
      <w:r w:rsidR="004F08F2" w:rsidRPr="00D144C6">
        <w:rPr>
          <w:rFonts w:cs="Arial"/>
        </w:rPr>
        <w:t xml:space="preserve"> important</w:t>
      </w:r>
      <w:r w:rsidR="004F08F2">
        <w:rPr>
          <w:rFonts w:cs="Arial"/>
        </w:rPr>
        <w:t xml:space="preserve"> </w:t>
      </w:r>
      <w:proofErr w:type="gramStart"/>
      <w:r w:rsidR="004F08F2">
        <w:rPr>
          <w:rFonts w:cs="Arial"/>
        </w:rPr>
        <w:t>data which</w:t>
      </w:r>
      <w:proofErr w:type="gramEnd"/>
      <w:r w:rsidR="004F08F2">
        <w:rPr>
          <w:rFonts w:cs="Arial"/>
        </w:rPr>
        <w:t xml:space="preserve"> can be used in the delimitation of species or Evolutionary Significant Units (ESUs)</w:t>
      </w:r>
      <w:r w:rsidR="00B96EB2">
        <w:rPr>
          <w:rFonts w:cs="Arial"/>
        </w:rPr>
        <w:t>. Cranial morphometric measurements are</w:t>
      </w:r>
      <w:r w:rsidR="00BA21AE">
        <w:rPr>
          <w:rFonts w:cs="Arial"/>
        </w:rPr>
        <w:t xml:space="preserve"> vastly</w:t>
      </w:r>
      <w:r w:rsidR="00B96EB2">
        <w:rPr>
          <w:rFonts w:cs="Arial"/>
        </w:rPr>
        <w:t xml:space="preserve"> used in </w:t>
      </w:r>
      <w:r w:rsidR="00BA21AE">
        <w:rPr>
          <w:rFonts w:cs="Arial"/>
        </w:rPr>
        <w:t>the i</w:t>
      </w:r>
      <w:r w:rsidR="00B96EB2">
        <w:rPr>
          <w:rFonts w:cs="Arial"/>
        </w:rPr>
        <w:t xml:space="preserve">dentification </w:t>
      </w:r>
      <w:r w:rsidR="00BA21AE">
        <w:rPr>
          <w:rFonts w:cs="Arial"/>
        </w:rPr>
        <w:t>of close relatives</w:t>
      </w:r>
      <w:r w:rsidR="00BD7C56">
        <w:rPr>
          <w:rFonts w:cs="Arial"/>
        </w:rPr>
        <w:t xml:space="preserve"> for mammals around the world, </w:t>
      </w:r>
      <w:r w:rsidR="009152FD">
        <w:rPr>
          <w:rFonts w:cs="Arial"/>
        </w:rPr>
        <w:t>ranging across disparate taxa such as</w:t>
      </w:r>
      <w:r w:rsidR="00353ACC">
        <w:rPr>
          <w:rFonts w:cs="Arial"/>
        </w:rPr>
        <w:t xml:space="preserve"> </w:t>
      </w:r>
      <w:r w:rsidR="00BA21AE">
        <w:rPr>
          <w:rFonts w:cs="Arial"/>
        </w:rPr>
        <w:t xml:space="preserve">rodents </w:t>
      </w:r>
      <w:r w:rsidR="007C039D">
        <w:rPr>
          <w:rFonts w:cs="Arial"/>
        </w:rPr>
        <w:fldChar w:fldCharType="begin"/>
      </w:r>
      <w:r w:rsidR="007C039D">
        <w:rPr>
          <w:rFonts w:cs="Arial"/>
        </w:rPr>
        <w:instrText xml:space="preserve"> ADDIN ZOTERO_ITEM CSL_CITATION {"citationID":"KTrUyu2b","properties":{"formattedCitation":"(Alhajeri, 2021)","plainCitation":"(Alhajeri, 2021)","noteIndex":0},"citationItems":[{"id":1379,"uris":["http://zotero.org/users/6819309/items/6KF76DFY"],"itemData":{"id":1379,"type":"article-journal","abstract":"Phodopus is the smallest cricetine genus, consisting of the dwarf hamsters (Phodopus sungorus, Phodopus campbelli, and Phodopus roborovskii) of arid central and east Asia. Persistent taxonomic issues in this genus include (1) whether P. sungorus and P. campbelli are con- or heterospecific and (2) whether P. roborovskii is con- or heterogeneric with the aforementioned species. To shed new light on these questions, the crania of Phodopus species were compared to each other using geometric morphometrics. Furthermore, to determine what cranial traits are shared by Phodopus crania, they were compared to the more ‘typical’ small hamster Nothocricetulus migratorius. The three Phodopus species significantly differed in cranial size and shape from each other and from N. migratorius. A large part of shape variation was allometric with only weak evidence for unique allometries. All four species lacked sexual dimorphism in cranial size and shape. As a genus, Phodopus is characterized by small-sized crania, that are broad, short, and with flaring zygomatic arches. They also have reduced rostra and enlarged foramina magna. P. roborovskii was the most distinct Phodopus, characterized by its smaller-sized cranium, with greater breadth, a rounder braincase and orbit, a shorter incisive foramen and rostrum, a larger foramen magnum, and smaller bulla with a longer eustachian tube. The crania of P. sungorus and P. campbelli are very similar, but they do diverge in relatively minor (statistically nonsignificant) features, such as cranial roundness, as well as the size of the molar row, bulla, zygomatic arch, and incisive foramen. Shape differences conformed to phylogenetic distance and with habitat differences.","container-title":"Zoologischer Anzeiger","DOI":"10.1016/j.jcz.2021.04.001","ISSN":"0044-5231","journalAbbreviation":"Zoologischer Anzeiger","language":"en","page":"184-196","source":"ScienceDirect","title":"A morphometric comparison of the cranial shapes of Asian dwarf hamsters (&lt;i&gt;Phodopus&lt;/i&gt;, Cricetinae, Rodentia)","volume":"292","author":[{"family":"Alhajeri","given":"B. H."}],"issued":{"date-parts":[["2021",5,1]]}}}],"schema":"https://github.com/citation-style-language/schema/raw/master/csl-citation.json"} </w:instrText>
      </w:r>
      <w:r w:rsidR="007C039D">
        <w:rPr>
          <w:rFonts w:cs="Arial"/>
        </w:rPr>
        <w:fldChar w:fldCharType="separate"/>
      </w:r>
      <w:r w:rsidR="007C039D" w:rsidRPr="007C039D">
        <w:rPr>
          <w:rFonts w:cs="Arial"/>
        </w:rPr>
        <w:t>(</w:t>
      </w:r>
      <w:proofErr w:type="spellStart"/>
      <w:r w:rsidR="007C039D" w:rsidRPr="007C039D">
        <w:rPr>
          <w:rFonts w:cs="Arial"/>
        </w:rPr>
        <w:t>Alhajeri</w:t>
      </w:r>
      <w:proofErr w:type="spellEnd"/>
      <w:r w:rsidR="007C039D" w:rsidRPr="007C039D">
        <w:rPr>
          <w:rFonts w:cs="Arial"/>
        </w:rPr>
        <w:t>, 2021)</w:t>
      </w:r>
      <w:r w:rsidR="007C039D">
        <w:rPr>
          <w:rFonts w:cs="Arial"/>
        </w:rPr>
        <w:fldChar w:fldCharType="end"/>
      </w:r>
      <w:r w:rsidR="00BA21AE">
        <w:rPr>
          <w:rFonts w:cs="Arial"/>
        </w:rPr>
        <w:t>, weasels</w:t>
      </w:r>
      <w:r w:rsidR="007C039D">
        <w:rPr>
          <w:rFonts w:cs="Arial"/>
        </w:rPr>
        <w:t xml:space="preserve"> </w:t>
      </w:r>
      <w:r w:rsidR="007C039D">
        <w:rPr>
          <w:rFonts w:cs="Arial"/>
        </w:rPr>
        <w:fldChar w:fldCharType="begin"/>
      </w:r>
      <w:r w:rsidR="007C039D">
        <w:rPr>
          <w:rFonts w:cs="Arial"/>
        </w:rPr>
        <w:instrText xml:space="preserve"> ADDIN ZOTERO_ITEM CSL_CITATION {"citationID":"uJArdAqH","properties":{"formattedCitation":"(Abramov et al., 2018)","plainCitation":"(Abramov et al., 2018)","noteIndex":0},"citationItems":[{"id":1381,"uris":["http://zotero.org/users/6819309/items/4NGMMX3L"],"itemData":{"id":1381,"type":"article-journal","abstract":"Alexei V. Abramov, Andrey Yu. Puzachenko, and Ryuichi Masuda (2018)\nMorphometric variation in 23 cranial characters of 555 Siberian weasels\n(Mustela sibirica) was studied across its whole distribution range.\nMost of the distribution range in Siberia and China is occupied by medium-sized weasels,\nwhereas the eastern part of the species range - including the Russian Far East, Korea and\neastern China - is occupied by the larger form. Specimens from the Pacific islands (Jeju\nand Tsushima) were morphologically closely related to the western form of M.\nsibirica than to the neighboring continental weasels. The western form can be\ntreated as nominotypical subspecies M. s. sibirica Pallas, 1773, whereas\nthe eastern form can be treated as M. s. manchurica Brass, 1911.\nSmall-sized weasels from the eastern Himalayan area (Myanmar and southwestern China) form\na distinct group within M. sibirica, and they were treated as a\nsubspecies; M. s. moupinensis (Milne- Edwards, 1874). Specimens from the\nwestern Himalayas (Kashmir, Nepal and Sikkim) are morphologically distinct from all other\npopulations of Mustela sibirica and can be treated as a separate species\nMustela subhemachalana Hodgson, 1837.","container-title":"Zoological Studies","DOI":"10.6620/ZS.2018.57-14","ISSN":"1021-5506","journalAbbreviation":"Zool Stud","note":"PMID: 31966254\nPMCID: PMC6517764","page":"e14","source":"PubMed Central","title":"Cranial Variation in the Siberian Weasel &lt;i&gt;Mustela sibirica&lt;/i&gt; (Carnivora, Mustelidae) and its Possible Taxonomic Implications","volume":"57","author":[{"family":"Abramov","given":"A. V."},{"family":"Puzachenko","given":"A. Y."},{"family":"Masuda","given":"R."}],"issued":{"date-parts":[["2018",3,26]]}}}],"schema":"https://github.com/citation-style-language/schema/raw/master/csl-citation.json"} </w:instrText>
      </w:r>
      <w:r w:rsidR="007C039D">
        <w:rPr>
          <w:rFonts w:cs="Arial"/>
        </w:rPr>
        <w:fldChar w:fldCharType="separate"/>
      </w:r>
      <w:r w:rsidR="007C039D" w:rsidRPr="007C039D">
        <w:rPr>
          <w:rFonts w:cs="Arial"/>
        </w:rPr>
        <w:t>(Abramov et al., 2018)</w:t>
      </w:r>
      <w:r w:rsidR="007C039D">
        <w:rPr>
          <w:rFonts w:cs="Arial"/>
        </w:rPr>
        <w:fldChar w:fldCharType="end"/>
      </w:r>
      <w:r w:rsidR="00BA21AE">
        <w:rPr>
          <w:rFonts w:cs="Arial"/>
        </w:rPr>
        <w:t xml:space="preserve"> and whales</w:t>
      </w:r>
      <w:r w:rsidR="007C039D">
        <w:rPr>
          <w:rFonts w:cs="Arial"/>
        </w:rPr>
        <w:t xml:space="preserve"> </w:t>
      </w:r>
      <w:r w:rsidR="007C039D">
        <w:rPr>
          <w:rFonts w:cs="Arial"/>
        </w:rPr>
        <w:fldChar w:fldCharType="begin"/>
      </w:r>
      <w:r w:rsidR="007C039D">
        <w:rPr>
          <w:rFonts w:cs="Arial"/>
        </w:rPr>
        <w:instrText xml:space="preserve"> ADDIN ZOTERO_ITEM CSL_CITATION {"citationID":"qD2ETZK9","properties":{"formattedCitation":"(Rosel et al., 2017)","plainCitation":"(Rosel et al., 2017)","noteIndex":0},"citationItems":[{"id":1360,"uris":["http://zotero.org/users/6819309/items/CM82BDQ3"],"itemData":{"id":1360,"type":"article-journal","abstract":"Uncertainty in marine mammal taxonomy is increasingly being addressed using molecular genetic data. We examined 32 peer-reviewed articles published between 1994 and 2011to review methodological practices, consistency of markers and analytical methods, and overall quality of arguments used when genetic data have been employed to delimit new species and subspecies of marine mammals. The mitochondrial DNA (mtDNA) control region was the primary genetic marker used in these studies, but analytical methods varied greatly across studies. Diagnosability, a common metric for delimiting subspecies with morphological data, was only used through citing of fixed differences in mtDNA sequences. Assignment tests based on microsatellite data were less common but were applied at both taxonomic levels. Nuclear DNA sequence data were rarely used. Basic background material needed to evaluate the strength of arguments, such as distribution and sampling maps, were often missing. For most studies, sample sizes were good, but adequate geographic sampling for broadly distributed taxa was often lacking, diminishing the strength of evidence for taxonomic distinctness. Examining these empirical cases revealed a mixture of sound and inadequate practices for genetic studies of cetacean taxonomy and suggested that improvements could be made to the field by developing standard guidelines.","container-title":"Marine Mammal Science","DOI":"10.1111/mms.12412","ISSN":"1748-7692","issue":"S1","language":"en","note":"_eprint: https://onlinelibrary.wiley.com/doi/pdf/10.1111/mms.12412","page":"56-75","source":"Wiley Online Library","title":"A review of molecular genetic markers and analytical approaches that have been used for delimiting marine mammal subspecies and species","volume":"33","author":[{"family":"Rosel","given":"P. E."},{"family":"Taylor","given":"B. L."},{"family":"Hancock-Hanser","given":"B. L."},{"family":"Morin","given":"P. A."},{"family":"Archer","given":"F. I."},{"family":"Lang","given":"A. R."},{"family":"Mesnick","given":"S. L."},{"family":"Pease","given":"V. L."},{"family":"Perrin","given":"W. F."},{"family":"Robertson","given":"K. M."},{"family":"Leslie","given":"M. S."},{"family":"Berta","given":"A."},{"family":"Cipriano","given":"F."},{"family":"Parsons","given":"K. M."},{"family":"Viricel","given":"A."},{"family":"Vollmer","given":"N. L."},{"family":"Martien","given":"K. K."}],"issued":{"date-parts":[["2017"]]}}}],"schema":"https://github.com/citation-style-language/schema/raw/master/csl-citation.json"} </w:instrText>
      </w:r>
      <w:r w:rsidR="007C039D">
        <w:rPr>
          <w:rFonts w:cs="Arial"/>
        </w:rPr>
        <w:fldChar w:fldCharType="separate"/>
      </w:r>
      <w:r w:rsidR="007C039D" w:rsidRPr="007C039D">
        <w:rPr>
          <w:rFonts w:cs="Arial"/>
        </w:rPr>
        <w:t>(</w:t>
      </w:r>
      <w:proofErr w:type="spellStart"/>
      <w:r w:rsidR="007C039D" w:rsidRPr="007C039D">
        <w:rPr>
          <w:rFonts w:cs="Arial"/>
        </w:rPr>
        <w:t>Rosel</w:t>
      </w:r>
      <w:proofErr w:type="spellEnd"/>
      <w:r w:rsidR="007C039D" w:rsidRPr="007C039D">
        <w:rPr>
          <w:rFonts w:cs="Arial"/>
        </w:rPr>
        <w:t xml:space="preserve"> et al., 2017)</w:t>
      </w:r>
      <w:r w:rsidR="007C039D">
        <w:rPr>
          <w:rFonts w:cs="Arial"/>
        </w:rPr>
        <w:fldChar w:fldCharType="end"/>
      </w:r>
      <w:r w:rsidR="00BA21AE">
        <w:rPr>
          <w:rFonts w:cs="Arial"/>
        </w:rPr>
        <w:t xml:space="preserve">.  </w:t>
      </w:r>
      <w:r w:rsidR="0047461A" w:rsidRPr="00353ACC">
        <w:rPr>
          <w:rFonts w:cs="Arial"/>
        </w:rPr>
        <w:t xml:space="preserve"> </w:t>
      </w:r>
    </w:p>
    <w:p w14:paraId="1D56562F" w14:textId="1FFC3DD1" w:rsidR="004F08F2" w:rsidRPr="00D144C6" w:rsidRDefault="00E8562E" w:rsidP="004F08F2">
      <w:pPr>
        <w:rPr>
          <w:rFonts w:cs="Arial"/>
        </w:rPr>
      </w:pPr>
      <w:r>
        <w:rPr>
          <w:rFonts w:cs="Arial"/>
        </w:rPr>
        <w:t xml:space="preserve">Morphometrics-based taxonomic differentiation </w:t>
      </w:r>
      <w:r w:rsidR="004F08F2" w:rsidRPr="00D144C6">
        <w:rPr>
          <w:rFonts w:cs="Arial"/>
        </w:rPr>
        <w:t>remains mostly</w:t>
      </w:r>
      <w:r>
        <w:rPr>
          <w:rFonts w:cs="Arial"/>
        </w:rPr>
        <w:t xml:space="preserve"> the domain of</w:t>
      </w:r>
      <w:r w:rsidR="004F08F2" w:rsidRPr="00D144C6">
        <w:rPr>
          <w:rFonts w:cs="Arial"/>
        </w:rPr>
        <w:t xml:space="preserve"> linear </w:t>
      </w:r>
      <w:r w:rsidR="004F08F2">
        <w:rPr>
          <w:rFonts w:cs="Arial"/>
        </w:rPr>
        <w:t>morphometrics (LMM)</w:t>
      </w:r>
      <w:r>
        <w:rPr>
          <w:rFonts w:cs="Arial"/>
        </w:rPr>
        <w:t xml:space="preserve"> </w:t>
      </w:r>
      <w:r w:rsidR="00B675C0">
        <w:rPr>
          <w:rFonts w:cs="Arial"/>
        </w:rPr>
        <w:fldChar w:fldCharType="begin"/>
      </w:r>
      <w:r w:rsidR="00D509FE">
        <w:rPr>
          <w:rFonts w:cs="Arial"/>
        </w:rPr>
        <w:instrText xml:space="preserve"> ADDIN ZOTERO_ITEM CSL_CITATION {"citationID":"pXvrE9hq","properties":{"formattedCitation":"(Jackson &amp; Groves, 2015)","plainCitation":"(Jackson &amp; Groves, 2015)","noteIndex":0},"citationItems":[{"id":927,"uris":["http://zotero.org/users/6819309/items/WXLDLBR6"],"itemData":{"id":927,"type":"book","abstract":"Taxonomy of Australian Mammals utilises the latest morphometric and genetic research to develop the most up to date and comprehensive revision of the taxonomy of Australian mammals undertaken to date. It proposes significant changes to the higher ranks of a number of groups and recognises several genera and species that have only very recently been identified as distinct. This easy to use reference also includes a complete listing of all species, subspecies and synonyms for all of Australia’s mammals, both native and introduced as well as terrestrial and marine. This book lays a foundation for future taxonomic work and identifies areas where taxonomic studies should be targeted, not only at the species and subspecies level but also broader phylogenetic relationships. This work will be an essential reference for students, scientists, wildlife managers and those interested in the science of taxonomy.","ISBN":"978-1-4863-0013-6","language":"en","note":"Google-Books-ID: RPznCQAAQBAJ","number-of-pages":"538","publisher":"CSIRO Publishing","source":"Google Books","title":"Taxonomy of Australian Mammals","author":[{"family":"Jackson","given":"S."},{"family":"Groves","given":"C."}],"issued":{"date-parts":[["2015",6,16]]}}}],"schema":"https://github.com/citation-style-language/schema/raw/master/csl-citation.json"} </w:instrText>
      </w:r>
      <w:r w:rsidR="00B675C0">
        <w:rPr>
          <w:rFonts w:cs="Arial"/>
        </w:rPr>
        <w:fldChar w:fldCharType="separate"/>
      </w:r>
      <w:r w:rsidR="00D509FE" w:rsidRPr="00D509FE">
        <w:rPr>
          <w:rFonts w:cs="Arial"/>
        </w:rPr>
        <w:t>(Jackson &amp; Groves, 2015)</w:t>
      </w:r>
      <w:r w:rsidR="00B675C0">
        <w:rPr>
          <w:rFonts w:cs="Arial"/>
        </w:rPr>
        <w:fldChar w:fldCharType="end"/>
      </w:r>
      <w:r w:rsidR="00B675C0">
        <w:rPr>
          <w:rFonts w:cs="Arial"/>
        </w:rPr>
        <w:t>,</w:t>
      </w:r>
      <w:r w:rsidR="004F08F2" w:rsidRPr="00D144C6">
        <w:rPr>
          <w:rFonts w:cs="Arial"/>
        </w:rPr>
        <w:t xml:space="preserve"> mainly beca</w:t>
      </w:r>
      <w:r>
        <w:rPr>
          <w:rFonts w:cs="Arial"/>
        </w:rPr>
        <w:t>use linear measurements are</w:t>
      </w:r>
      <w:r w:rsidR="004F08F2" w:rsidRPr="00D144C6">
        <w:rPr>
          <w:rFonts w:cs="Arial"/>
        </w:rPr>
        <w:t xml:space="preserve"> easily taken</w:t>
      </w:r>
      <w:r w:rsidR="004F08F2">
        <w:rPr>
          <w:rFonts w:cs="Arial"/>
        </w:rPr>
        <w:t xml:space="preserve"> and </w:t>
      </w:r>
      <w:r>
        <w:rPr>
          <w:rFonts w:cs="Arial"/>
        </w:rPr>
        <w:t>comparable</w:t>
      </w:r>
      <w:r w:rsidR="004F08F2">
        <w:rPr>
          <w:rFonts w:cs="Arial"/>
        </w:rPr>
        <w:t xml:space="preserve"> to results </w:t>
      </w:r>
      <w:r>
        <w:rPr>
          <w:rFonts w:cs="Arial"/>
        </w:rPr>
        <w:t>from past</w:t>
      </w:r>
      <w:r w:rsidR="004F08F2">
        <w:rPr>
          <w:rFonts w:cs="Arial"/>
        </w:rPr>
        <w:t xml:space="preserve"> studies</w:t>
      </w:r>
      <w:r w:rsidR="004F08F2" w:rsidRPr="00D144C6">
        <w:rPr>
          <w:rFonts w:cs="Arial"/>
        </w:rPr>
        <w:t>. However,</w:t>
      </w:r>
      <w:r>
        <w:rPr>
          <w:rFonts w:cs="Arial"/>
        </w:rPr>
        <w:t xml:space="preserve"> this approach has several limitations. </w:t>
      </w:r>
      <w:r w:rsidR="004F08F2" w:rsidRPr="00D144C6">
        <w:rPr>
          <w:rFonts w:cs="Arial"/>
        </w:rPr>
        <w:t xml:space="preserve"> </w:t>
      </w:r>
      <w:r>
        <w:rPr>
          <w:rFonts w:cs="Arial"/>
        </w:rPr>
        <w:t xml:space="preserve">Typically, taxonomists choose a set of linear distances based on their expertise of the morphology of the taxon in question. </w:t>
      </w:r>
      <w:commentRangeStart w:id="3"/>
      <w:r>
        <w:rPr>
          <w:rFonts w:cs="Arial"/>
        </w:rPr>
        <w:t xml:space="preserve">This could pose a problem when these linear protocols </w:t>
      </w:r>
      <w:proofErr w:type="gramStart"/>
      <w:r>
        <w:rPr>
          <w:rFonts w:cs="Arial"/>
        </w:rPr>
        <w:t>are not standardized</w:t>
      </w:r>
      <w:proofErr w:type="gramEnd"/>
      <w:r>
        <w:rPr>
          <w:rFonts w:cs="Arial"/>
        </w:rPr>
        <w:t xml:space="preserve"> among </w:t>
      </w:r>
      <w:proofErr w:type="spellStart"/>
      <w:r>
        <w:rPr>
          <w:rFonts w:cs="Arial"/>
        </w:rPr>
        <w:t>morphometricians</w:t>
      </w:r>
      <w:proofErr w:type="spellEnd"/>
      <w:r>
        <w:rPr>
          <w:rFonts w:cs="Arial"/>
        </w:rPr>
        <w:t xml:space="preserve">, obtaining potentially different acquisitions of data in studies of similar taxa but based on different protocols. </w:t>
      </w:r>
      <w:r w:rsidRPr="00D144C6">
        <w:rPr>
          <w:rFonts w:cs="Arial"/>
        </w:rPr>
        <w:t xml:space="preserve"> </w:t>
      </w:r>
      <w:commentRangeEnd w:id="3"/>
      <w:r w:rsidR="00CC702D">
        <w:rPr>
          <w:rStyle w:val="CommentReference"/>
        </w:rPr>
        <w:commentReference w:id="3"/>
      </w:r>
      <w:r w:rsidRPr="00D144C6">
        <w:rPr>
          <w:rFonts w:cs="Arial"/>
        </w:rPr>
        <w:t xml:space="preserve">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t xml:space="preserve">Figure </w:t>
      </w:r>
      <w:r>
        <w:rPr>
          <w:noProof/>
        </w:rPr>
        <w:t>1</w:t>
      </w:r>
      <w:r>
        <w:rPr>
          <w:rFonts w:cs="Arial"/>
        </w:rPr>
        <w:fldChar w:fldCharType="end"/>
      </w:r>
      <w:r w:rsidRPr="00297DD2">
        <w:rPr>
          <w:rFonts w:cs="Arial"/>
        </w:rPr>
        <w:t xml:space="preserve">). </w:t>
      </w:r>
      <w:r w:rsidR="002367DF">
        <w:rPr>
          <w:rFonts w:cs="Arial"/>
        </w:rPr>
        <w:t xml:space="preserve">Additionally, </w:t>
      </w:r>
      <w:r w:rsidR="003E2875">
        <w:rPr>
          <w:rFonts w:cs="Arial"/>
        </w:rPr>
        <w:t>LMM</w:t>
      </w:r>
      <w:r w:rsidR="004F08F2" w:rsidRPr="00D144C6">
        <w:rPr>
          <w:rFonts w:cs="Arial"/>
        </w:rPr>
        <w:t xml:space="preserve"> describe</w:t>
      </w:r>
      <w:r w:rsidR="003E2875">
        <w:rPr>
          <w:rFonts w:cs="Arial"/>
        </w:rPr>
        <w:t>s</w:t>
      </w:r>
      <w:r w:rsidR="004F08F2" w:rsidRPr="00D144C6">
        <w:rPr>
          <w:rFonts w:cs="Arial"/>
        </w:rPr>
        <w:t xml:space="preserve"> the distance between two points, missing </w:t>
      </w:r>
      <w:r w:rsidR="004F08F2">
        <w:rPr>
          <w:rFonts w:cs="Arial"/>
        </w:rPr>
        <w:t>potentially relevant</w:t>
      </w:r>
      <w:r w:rsidR="004F08F2" w:rsidRPr="00D144C6">
        <w:rPr>
          <w:rFonts w:cs="Arial"/>
        </w:rPr>
        <w:t xml:space="preserve"> variation between shapes</w:t>
      </w:r>
      <w:r w:rsidR="003E2875">
        <w:rPr>
          <w:rFonts w:cs="Arial"/>
        </w:rPr>
        <w:t xml:space="preserve"> and not retaining</w:t>
      </w:r>
      <w:r w:rsidR="004F08F2" w:rsidRPr="00D144C6">
        <w:rPr>
          <w:rFonts w:cs="Arial"/>
        </w:rPr>
        <w:t xml:space="preserve"> information about the original shape. </w:t>
      </w:r>
      <w:r w:rsidR="003E2875">
        <w:rPr>
          <w:rFonts w:cs="Arial"/>
        </w:rPr>
        <w:t>Lastly</w:t>
      </w:r>
      <w:r w:rsidR="004F08F2" w:rsidRPr="00D144C6">
        <w:rPr>
          <w:rFonts w:cs="Arial"/>
        </w:rPr>
        <w:t>,</w:t>
      </w:r>
      <w:r w:rsidR="003E2875">
        <w:rPr>
          <w:rFonts w:cs="Arial"/>
        </w:rPr>
        <w:t xml:space="preserve"> size </w:t>
      </w:r>
      <w:r w:rsidR="003E2875">
        <w:rPr>
          <w:rFonts w:cs="Arial"/>
        </w:rPr>
        <w:lastRenderedPageBreak/>
        <w:t xml:space="preserve">differences </w:t>
      </w:r>
      <w:proofErr w:type="gramStart"/>
      <w:r w:rsidR="003E2875">
        <w:rPr>
          <w:rFonts w:cs="Arial"/>
        </w:rPr>
        <w:t>are not often accounted for</w:t>
      </w:r>
      <w:proofErr w:type="gramEnd"/>
      <w:r w:rsidR="003E2875">
        <w:rPr>
          <w:rFonts w:cs="Arial"/>
        </w:rPr>
        <w:t xml:space="preserve"> in taxonomic studies using LMM, but</w:t>
      </w:r>
      <w:r w:rsidR="004F08F2" w:rsidRPr="00D144C6">
        <w:rPr>
          <w:rFonts w:cs="Arial"/>
        </w:rPr>
        <w:t xml:space="preserve"> there is a problem of redundancy when linear measurements contain within them other linear measurements</w:t>
      </w:r>
      <w:r w:rsidR="004F08F2">
        <w:rPr>
          <w:rFonts w:cs="Arial"/>
        </w:rPr>
        <w:t xml:space="preserve"> (e.g., multiple measurements along the longitudinal axis of the skull).</w:t>
      </w:r>
      <w:r w:rsidR="003E2875">
        <w:rPr>
          <w:rFonts w:cs="Arial"/>
        </w:rPr>
        <w:t xml:space="preserve"> Similarly, the frequent use of proportional ratios (e.g. skull length vs. width) is problematic because many species display intraspecific allometry, such that genetically similar individuals will differ in a ratio simply because they differ in size </w:t>
      </w:r>
      <w:r w:rsidR="00E571AB">
        <w:rPr>
          <w:rFonts w:cs="Arial"/>
        </w:rPr>
        <w:fldChar w:fldCharType="begin"/>
      </w:r>
      <w:r w:rsidR="00E571AB">
        <w:rPr>
          <w:rFonts w:cs="Arial"/>
        </w:rPr>
        <w:instrText xml:space="preserve"> ADDIN ZOTERO_ITEM CSL_CITATION {"citationID":"ziaf2l3M","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E571AB">
        <w:rPr>
          <w:rFonts w:cs="Arial"/>
        </w:rPr>
        <w:fldChar w:fldCharType="separate"/>
      </w:r>
      <w:r w:rsidR="00E571AB" w:rsidRPr="00E571AB">
        <w:rPr>
          <w:rFonts w:cs="Arial"/>
        </w:rPr>
        <w:t>(Sidlauskas et al., 2011)</w:t>
      </w:r>
      <w:r w:rsidR="00E571AB">
        <w:rPr>
          <w:rFonts w:cs="Arial"/>
        </w:rPr>
        <w:fldChar w:fldCharType="end"/>
      </w:r>
      <w:r w:rsidR="00E571AB">
        <w:rPr>
          <w:rFonts w:cs="Arial"/>
        </w:rPr>
        <w:t>.</w:t>
      </w:r>
    </w:p>
    <w:p w14:paraId="143515CE" w14:textId="467011B6" w:rsidR="004F08F2" w:rsidRDefault="000969CF" w:rsidP="004F08F2">
      <w:pPr>
        <w:rPr>
          <w:rFonts w:cs="Arial"/>
        </w:rPr>
      </w:pPr>
      <w:r>
        <w:rPr>
          <w:rFonts w:cs="Arial"/>
        </w:rPr>
        <w:t xml:space="preserve">A potential refinement of LMM protocols </w:t>
      </w:r>
      <w:proofErr w:type="gramStart"/>
      <w:r>
        <w:rPr>
          <w:rFonts w:cs="Arial"/>
        </w:rPr>
        <w:t>could be offered</w:t>
      </w:r>
      <w:proofErr w:type="gramEnd"/>
      <w:r>
        <w:rPr>
          <w:rFonts w:cs="Arial"/>
        </w:rPr>
        <w:t xml:space="preserve"> by the use of Geometric Morphometrics (GMM). GMM uses </w:t>
      </w:r>
      <w:r w:rsidR="004F08F2" w:rsidRPr="00D144C6">
        <w:rPr>
          <w:rFonts w:cs="Arial"/>
        </w:rPr>
        <w:t>the coordinates of anatomical reference points as identifiable shape variables in most or all the specimens in a given dataset.  Since the 1990s, th</w:t>
      </w:r>
      <w:r w:rsidR="004F08F2">
        <w:rPr>
          <w:rFonts w:cs="Arial"/>
        </w:rPr>
        <w:t>is</w:t>
      </w:r>
      <w:r w:rsidR="004F08F2" w:rsidRPr="00D144C6">
        <w:rPr>
          <w:rFonts w:cs="Arial"/>
        </w:rPr>
        <w:t xml:space="preserve"> technique </w:t>
      </w:r>
      <w:r w:rsidR="004F08F2" w:rsidRPr="00D144C6">
        <w:rPr>
          <w:rFonts w:cs="Arial"/>
        </w:rPr>
        <w:fldChar w:fldCharType="begin"/>
      </w:r>
      <w:r w:rsidR="003B2E6E">
        <w:rPr>
          <w:rFonts w:cs="Arial"/>
        </w:rPr>
        <w:instrText xml:space="preserve"> ADDIN ZOTERO_ITEM CSL_CITATION {"citationID":"BTXnATLM","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sidRPr="00D144C6">
        <w:rPr>
          <w:rFonts w:cs="Arial"/>
        </w:rPr>
        <w:fldChar w:fldCharType="separate"/>
      </w:r>
      <w:r w:rsidR="003B2E6E" w:rsidRPr="003B2E6E">
        <w:rPr>
          <w:rFonts w:cs="Arial"/>
        </w:rPr>
        <w:t>(Adams et al., 2004)</w:t>
      </w:r>
      <w:r w:rsidR="004F08F2" w:rsidRPr="00D144C6">
        <w:rPr>
          <w:rFonts w:cs="Arial"/>
        </w:rPr>
        <w:fldChar w:fldCharType="end"/>
      </w:r>
      <w:r w:rsidR="004F08F2" w:rsidRPr="00D144C6">
        <w:rPr>
          <w:rFonts w:cs="Arial"/>
        </w:rPr>
        <w:t xml:space="preserve"> </w:t>
      </w:r>
      <w:r>
        <w:rPr>
          <w:rFonts w:cs="Arial"/>
        </w:rPr>
        <w:t>has become the standard method for</w:t>
      </w:r>
      <w:r w:rsidR="004F08F2" w:rsidRPr="00D144C6">
        <w:rPr>
          <w:rFonts w:cs="Arial"/>
        </w:rPr>
        <w:t xml:space="preserve"> shape characterization </w:t>
      </w:r>
      <w:r>
        <w:rPr>
          <w:rFonts w:cs="Arial"/>
        </w:rPr>
        <w:t>in</w:t>
      </w:r>
      <w:r w:rsidR="004F08F2" w:rsidRPr="00D144C6">
        <w:rPr>
          <w:rFonts w:cs="Arial"/>
        </w:rPr>
        <w:t xml:space="preserve"> evolutionary and ecological morphometrics</w:t>
      </w:r>
      <w:r>
        <w:rPr>
          <w:rFonts w:cs="Arial"/>
        </w:rPr>
        <w:t xml:space="preserve"> and has a very mature analytical toolkit </w:t>
      </w:r>
      <w:r w:rsidR="00C92CE5">
        <w:rPr>
          <w:rFonts w:cs="Arial"/>
        </w:rPr>
        <w:fldChar w:fldCharType="begin"/>
      </w:r>
      <w:r w:rsidR="00C92CE5">
        <w:rPr>
          <w:rFonts w:cs="Arial"/>
        </w:rPr>
        <w:instrText xml:space="preserve"> ADDIN ZOTERO_ITEM CSL_CITATION {"citationID":"PVd0frVW","properties":{"formattedCitation":"(Fruciano, 2016)","plainCitation":"(Fruciano, 2016)","noteIndex":0},"citationItems":[{"id":124,"uris":["http://zotero.org/users/6819309/items/WDSKXVXY"],"itemData":{"id":124,"type":"article-journal","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container-title":"Development Genes and Evolution","DOI":"10.1007/s00427-016-0537-4","ISSN":"1432-041X (Electronic) 0949-944X (Linking)","issue":"3","page":"139-58","title":"Measurement error in geometric morphometrics","volume":"226","author":[{"family":"Fruciano","given":"C."}],"issued":{"date-parts":[["2016",6]]}}}],"schema":"https://github.com/citation-style-language/schema/raw/master/csl-citation.json"} </w:instrText>
      </w:r>
      <w:r w:rsidR="00C92CE5">
        <w:rPr>
          <w:rFonts w:cs="Arial"/>
        </w:rPr>
        <w:fldChar w:fldCharType="separate"/>
      </w:r>
      <w:r w:rsidR="00C92CE5" w:rsidRPr="00C92CE5">
        <w:rPr>
          <w:rFonts w:cs="Arial"/>
        </w:rPr>
        <w:t>(Fruciano, 2016)</w:t>
      </w:r>
      <w:r w:rsidR="00C92CE5">
        <w:rPr>
          <w:rFonts w:cs="Arial"/>
        </w:rPr>
        <w:fldChar w:fldCharType="end"/>
      </w:r>
      <w:r w:rsidR="004F08F2" w:rsidRPr="00D144C6">
        <w:rPr>
          <w:rFonts w:cs="Arial"/>
        </w:rPr>
        <w:t xml:space="preserve">. </w:t>
      </w:r>
      <w:commentRangeStart w:id="4"/>
      <w:r w:rsidR="004F08F2" w:rsidRPr="00D144C6">
        <w:rPr>
          <w:rFonts w:cs="Arial"/>
        </w:rPr>
        <w:t>The holistic characterization of the biological specimen</w:t>
      </w:r>
      <w:r w:rsidR="004F08F2">
        <w:rPr>
          <w:rFonts w:cs="Arial"/>
        </w:rPr>
        <w:t>s</w:t>
      </w:r>
      <w:r w:rsidR="004F08F2" w:rsidRPr="00D144C6">
        <w:rPr>
          <w:rFonts w:cs="Arial"/>
        </w:rPr>
        <w:t xml:space="preserve"> under study and the graphical output of the associated shape changes provide a powerful and alternative tool for biological inferences</w:t>
      </w:r>
      <w:r w:rsidR="004F08F2">
        <w:rPr>
          <w:rFonts w:cs="Arial"/>
        </w:rPr>
        <w:t xml:space="preserve"> in many contexts</w:t>
      </w:r>
      <w:r w:rsidR="004F08F2" w:rsidRPr="00D144C6">
        <w:rPr>
          <w:rFonts w:cs="Arial"/>
        </w:rPr>
        <w:t xml:space="preserve"> </w:t>
      </w:r>
      <w:commentRangeEnd w:id="4"/>
      <w:r w:rsidR="006C4E54">
        <w:rPr>
          <w:rStyle w:val="CommentReference"/>
        </w:rPr>
        <w:commentReference w:id="4"/>
      </w:r>
      <w:r w:rsidR="004F08F2" w:rsidRPr="00D144C6">
        <w:rPr>
          <w:rFonts w:cs="Arial"/>
        </w:rPr>
        <w:fldChar w:fldCharType="begin"/>
      </w:r>
      <w:r w:rsidR="003B2E6E">
        <w:rPr>
          <w:rFonts w:cs="Arial"/>
        </w:rPr>
        <w:instrText xml:space="preserve"> ADDIN ZOTERO_ITEM CSL_CITATION {"citationID":"VtnJwPaV","properties":{"formattedCitation":"(Klingenberg, 2016; Stone, 1997)","plainCitation":"(Klingenberg, 2016; Stone, 1997)","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004F08F2" w:rsidRPr="00D144C6">
        <w:rPr>
          <w:rFonts w:cs="Arial"/>
        </w:rPr>
        <w:fldChar w:fldCharType="separate"/>
      </w:r>
      <w:r w:rsidR="003B2E6E" w:rsidRPr="003B2E6E">
        <w:rPr>
          <w:rFonts w:cs="Arial"/>
        </w:rPr>
        <w:t>(Klingenberg, 2016; Stone, 1997)</w:t>
      </w:r>
      <w:r w:rsidR="004F08F2" w:rsidRPr="00D144C6">
        <w:rPr>
          <w:rFonts w:cs="Arial"/>
        </w:rPr>
        <w:fldChar w:fldCharType="end"/>
      </w:r>
      <w:r w:rsidR="004F08F2">
        <w:rPr>
          <w:rFonts w:cs="Arial"/>
        </w:rPr>
        <w:t xml:space="preserve">, </w:t>
      </w:r>
      <w:r w:rsidR="004F08F2" w:rsidRPr="00D144C6">
        <w:rPr>
          <w:rFonts w:cs="Arial"/>
        </w:rPr>
        <w:t>a definite advantage that linear morphometrics</w:t>
      </w:r>
      <w:r w:rsidR="004F08F2">
        <w:rPr>
          <w:rFonts w:cs="Arial"/>
        </w:rPr>
        <w:t xml:space="preserve"> </w:t>
      </w:r>
      <w:r w:rsidR="004F08F2" w:rsidRPr="00D144C6">
        <w:rPr>
          <w:rFonts w:cs="Arial"/>
        </w:rPr>
        <w:t>cannot offer.</w:t>
      </w:r>
      <w:r w:rsidR="004F08F2">
        <w:rPr>
          <w:rFonts w:cs="Arial"/>
        </w:rPr>
        <w:t xml:space="preserve"> </w:t>
      </w:r>
    </w:p>
    <w:p w14:paraId="53923350" w14:textId="77777777" w:rsidR="004F08F2" w:rsidRDefault="004F08F2" w:rsidP="004F08F2">
      <w:pPr>
        <w:rPr>
          <w:rFonts w:cs="Arial"/>
        </w:rPr>
      </w:pPr>
    </w:p>
    <w:p w14:paraId="2AC755BC" w14:textId="77777777" w:rsidR="004F08F2" w:rsidRDefault="004F08F2" w:rsidP="004F08F2">
      <w:pPr>
        <w:pStyle w:val="Tables"/>
        <w:jc w:val="center"/>
      </w:pPr>
      <w:r w:rsidRPr="00C45BDE">
        <w:rPr>
          <w:noProof/>
          <w:lang w:eastAsia="en-AU"/>
        </w:rPr>
        <w:lastRenderedPageBreak/>
        <w:drawing>
          <wp:inline distT="0" distB="0" distL="0" distR="0" wp14:anchorId="79E56C15" wp14:editId="7170547E">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11">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14:paraId="3C30E6B0" w14:textId="77777777" w:rsidR="004F08F2" w:rsidRPr="00297DD2" w:rsidRDefault="004F08F2" w:rsidP="004F08F2">
      <w:pPr>
        <w:pStyle w:val="Caption"/>
      </w:pPr>
      <w:bookmarkStart w:id="5" w:name="_Ref76396896"/>
      <w:bookmarkStart w:id="6" w:name="_Toc77576648"/>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1</w:t>
      </w:r>
      <w:r w:rsidR="00E571AB" w:rsidRPr="005744C0">
        <w:rPr>
          <w:b/>
          <w:noProof/>
        </w:rPr>
        <w:fldChar w:fldCharType="end"/>
      </w:r>
      <w:bookmarkEnd w:id="5"/>
      <w:r w:rsidRPr="005744C0">
        <w:rPr>
          <w:b/>
        </w:rPr>
        <w:t>:</w:t>
      </w:r>
      <w:r>
        <w:t xml:space="preserve">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measured at different anatomical positions relative to the homologous landmarks and other sutures in the skull, indicating a possibly serious lack of homology.</w:t>
      </w:r>
      <w:bookmarkEnd w:id="6"/>
    </w:p>
    <w:p w14:paraId="3B0EBC2A" w14:textId="59F50A73" w:rsidR="004F08F2" w:rsidRPr="00D144C6" w:rsidRDefault="00F4664D" w:rsidP="004F08F2">
      <w:pPr>
        <w:rPr>
          <w:rFonts w:cs="Arial"/>
        </w:rPr>
      </w:pPr>
      <w:r>
        <w:rPr>
          <w:rFonts w:cs="Arial"/>
        </w:rPr>
        <w:t>GMM</w:t>
      </w:r>
      <w:r w:rsidR="004F08F2" w:rsidRPr="00D144C6">
        <w:rPr>
          <w:rFonts w:cs="Arial"/>
        </w:rPr>
        <w:t xml:space="preserve"> is rarely used in taxonomic studies, probably because linear measurements are easier to acquire and analyse</w:t>
      </w:r>
      <w:r w:rsidR="004F08F2">
        <w:rPr>
          <w:rFonts w:cs="Arial"/>
        </w:rPr>
        <w:t xml:space="preserve">, and because there is a large body of literature on taxonomic measurements that </w:t>
      </w:r>
      <w:r>
        <w:rPr>
          <w:rFonts w:cs="Arial"/>
        </w:rPr>
        <w:t>has been widely used</w:t>
      </w:r>
      <w:r w:rsidR="003F3224">
        <w:rPr>
          <w:rFonts w:cs="Arial"/>
        </w:rPr>
        <w:t xml:space="preserve"> for centuries </w:t>
      </w:r>
      <w:r w:rsidR="003F3224">
        <w:rPr>
          <w:rFonts w:cs="Arial"/>
        </w:rPr>
        <w:fldChar w:fldCharType="begin"/>
      </w:r>
      <w:r w:rsidR="003F3224">
        <w:rPr>
          <w:rFonts w:cs="Arial"/>
        </w:rPr>
        <w:instrText xml:space="preserve"> ADDIN ZOTERO_ITEM CSL_CITATION {"citationID":"6Ena6RjT","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3F3224">
        <w:rPr>
          <w:rFonts w:cs="Arial"/>
        </w:rPr>
        <w:fldChar w:fldCharType="separate"/>
      </w:r>
      <w:r w:rsidR="003F3224" w:rsidRPr="003F3224">
        <w:rPr>
          <w:rFonts w:cs="Arial"/>
        </w:rPr>
        <w:t>(Sidlauskas et al., 2011)</w:t>
      </w:r>
      <w:r w:rsidR="003F3224">
        <w:rPr>
          <w:rFonts w:cs="Arial"/>
        </w:rPr>
        <w:fldChar w:fldCharType="end"/>
      </w:r>
      <w:r w:rsidR="004F08F2" w:rsidRPr="00D144C6">
        <w:rPr>
          <w:rFonts w:cs="Arial"/>
        </w:rPr>
        <w:t>.</w:t>
      </w:r>
      <w:r w:rsidR="004F08F2">
        <w:rPr>
          <w:rFonts w:cs="Arial"/>
        </w:rPr>
        <w:t xml:space="preserve"> In addition,</w:t>
      </w:r>
      <w:r w:rsidR="004F08F2" w:rsidRPr="00D144C6">
        <w:rPr>
          <w:rFonts w:cs="Arial"/>
        </w:rPr>
        <w:t xml:space="preserve"> </w:t>
      </w:r>
      <w:r w:rsidR="004F08F2">
        <w:rPr>
          <w:rFonts w:cs="Arial"/>
        </w:rPr>
        <w:t>g</w:t>
      </w:r>
      <w:r w:rsidR="004F08F2" w:rsidRPr="00D144C6">
        <w:rPr>
          <w:rFonts w:cs="Arial"/>
        </w:rPr>
        <w:t xml:space="preserve">eometric morphometric data acquisition can be more complex, </w:t>
      </w:r>
      <w:r w:rsidR="004F08F2">
        <w:rPr>
          <w:rFonts w:cs="Arial"/>
        </w:rPr>
        <w:t>requiring</w:t>
      </w:r>
      <w:r w:rsidR="004F08F2" w:rsidRPr="00D144C6">
        <w:rPr>
          <w:rFonts w:cs="Arial"/>
        </w:rPr>
        <w:t xml:space="preserve"> digitisation </w:t>
      </w:r>
      <w:r w:rsidR="004F08F2">
        <w:rPr>
          <w:rFonts w:cs="Arial"/>
        </w:rPr>
        <w:t>of</w:t>
      </w:r>
      <w:r w:rsidR="004F08F2" w:rsidRPr="00D144C6">
        <w:rPr>
          <w:rFonts w:cs="Arial"/>
        </w:rPr>
        <w:t xml:space="preserve"> either photographs or</w:t>
      </w:r>
      <w:r>
        <w:rPr>
          <w:rFonts w:cs="Arial"/>
        </w:rPr>
        <w:t xml:space="preserve"> 3D specimen representations, which generally involve </w:t>
      </w:r>
      <w:r w:rsidR="004F08F2">
        <w:rPr>
          <w:rFonts w:cs="Arial"/>
        </w:rPr>
        <w:t>specialized equipment. T</w:t>
      </w:r>
      <w:r w:rsidR="004F08F2" w:rsidRPr="00D144C6">
        <w:rPr>
          <w:rFonts w:cs="Arial"/>
        </w:rPr>
        <w:t>he statistical analyses required</w:t>
      </w:r>
      <w:r>
        <w:rPr>
          <w:rFonts w:cs="Arial"/>
        </w:rPr>
        <w:t>, while ver</w:t>
      </w:r>
      <w:r w:rsidR="00CA0071">
        <w:rPr>
          <w:rFonts w:cs="Arial"/>
        </w:rPr>
        <w:t>y well developed and versatile</w:t>
      </w:r>
      <w:r>
        <w:rPr>
          <w:rFonts w:cs="Arial"/>
        </w:rPr>
        <w:t>,</w:t>
      </w:r>
      <w:r w:rsidR="004F08F2" w:rsidRPr="00D144C6">
        <w:rPr>
          <w:rFonts w:cs="Arial"/>
        </w:rPr>
        <w:t xml:space="preserve"> are also specialised</w:t>
      </w:r>
      <w:r w:rsidR="004F08F2">
        <w:rPr>
          <w:rFonts w:cs="Arial"/>
        </w:rPr>
        <w:t xml:space="preserve"> and</w:t>
      </w:r>
      <w:r w:rsidR="00CA0071">
        <w:rPr>
          <w:rFonts w:cs="Arial"/>
        </w:rPr>
        <w:t xml:space="preserve"> involve high-dimensional data </w:t>
      </w:r>
      <w:r w:rsidR="00CA0071">
        <w:rPr>
          <w:rFonts w:cs="Arial"/>
        </w:rPr>
        <w:fldChar w:fldCharType="begin"/>
      </w:r>
      <w:r w:rsidR="00CA0071">
        <w:rPr>
          <w:rFonts w:cs="Arial"/>
        </w:rPr>
        <w:instrText xml:space="preserve"> ADDIN ZOTERO_ITEM CSL_CITATION {"citationID":"xjyyC20V","properties":{"formattedCitation":"(Adams &amp; Ot\\uc0\\u225{}rola\\uc0\\u8208{}Castillo, 2013; Klingenberg, 2011; Zelditch et al., 2012)","plainCitation":"(Adams &amp; Otárola</w:instrText>
      </w:r>
      <w:r w:rsidR="00CA0071">
        <w:rPr>
          <w:rFonts w:ascii="Cambria Math" w:hAnsi="Cambria Math" w:cs="Cambria Math"/>
        </w:rPr>
        <w:instrText>‐</w:instrText>
      </w:r>
      <w:r w:rsidR="00CA0071">
        <w:rPr>
          <w:rFonts w:cs="Arial"/>
        </w:rPr>
        <w:instrText>Castillo, 2013; Klingenberg, 2011; Zelditch et al., 2012)","noteIndex":0},"citationItems":[{"id":626,"uris":["http://zotero.org/users/6819309/items/SDPTR6TG"],"itemData":{"id":626,"type":"article-journal","container-title":"Methods in Ecology and Evolution","ISSN":"2041-210X","issue":"4","journalAbbreviation":"Methods in Ecology and Evolution","page":"393-399","title":"geomorph: an R package for the collection and analysis of geometric morphometric shape data","volume":"4","author":[{"family":"Adams","given":"D. C."},{"family":"Otárola</w:instrText>
      </w:r>
      <w:r w:rsidR="00CA0071">
        <w:rPr>
          <w:rFonts w:ascii="Cambria Math" w:hAnsi="Cambria Math" w:cs="Cambria Math"/>
        </w:rPr>
        <w:instrText>‐</w:instrText>
      </w:r>
      <w:r w:rsidR="00CA0071">
        <w:rPr>
          <w:rFonts w:cs="Arial"/>
        </w:rPr>
        <w:instrText xml:space="preserve">Castillo","given":"E."}],"issued":{"date-parts":[["2013"]]}}},{"id":1373,"uris":["http://zotero.org/users/6819309/items/WES4SGXT"],"itemData":{"id":1373,"type":"article-journal","container-title":"Molecular ecology resources","ISSN":"1755-098X","issue":"2","journalAbbreviation":"Molecular ecology resources","note":"publisher: Wiley Online Library","page":"353-357","title":"MorphoJ: an integrated software package for geometric morphometrics","volume":"11","author":[{"family":"Klingenberg","given":"C. P."}],"issued":{"date-parts":[["2011"]]}}},{"id":1374,"uris":["http://zotero.org/users/6819309/items/7QYRHQDL"],"itemData":{"id":1374,"type":"book","ISBN":"0-12-386904-8","publisher":"academic press","title":"Geometric morphometrics for biologists: a primer","author":[{"family":"Zelditch","given":"M. L."},{"family":"Swiderski","given":"D. L."},{"family":"Sheets","given":"H. D."}],"issued":{"date-parts":[["2012"]]}}}],"schema":"https://github.com/citation-style-language/schema/raw/master/csl-citation.json"} </w:instrText>
      </w:r>
      <w:r w:rsidR="00CA0071">
        <w:rPr>
          <w:rFonts w:cs="Arial"/>
        </w:rPr>
        <w:fldChar w:fldCharType="separate"/>
      </w:r>
      <w:r w:rsidR="00CA0071" w:rsidRPr="00CA0071">
        <w:rPr>
          <w:rFonts w:cs="Arial"/>
        </w:rPr>
        <w:t>(Adams &amp; Otárola‐Castillo, 2013; Klingenberg, 2011; Zelditch et al., 2012)</w:t>
      </w:r>
      <w:r w:rsidR="00CA0071">
        <w:rPr>
          <w:rFonts w:cs="Arial"/>
        </w:rPr>
        <w:fldChar w:fldCharType="end"/>
      </w:r>
      <w:r w:rsidR="00CA0071">
        <w:rPr>
          <w:rFonts w:cs="Arial"/>
        </w:rPr>
        <w:t>.</w:t>
      </w:r>
      <w:r>
        <w:rPr>
          <w:rFonts w:cs="Arial"/>
        </w:rPr>
        <w:t xml:space="preserve"> T</w:t>
      </w:r>
      <w:r w:rsidR="004F08F2">
        <w:rPr>
          <w:rFonts w:cs="Arial"/>
        </w:rPr>
        <w:t>herefore</w:t>
      </w:r>
      <w:r>
        <w:rPr>
          <w:rFonts w:cs="Arial"/>
        </w:rPr>
        <w:t>,</w:t>
      </w:r>
      <w:r w:rsidR="004F08F2">
        <w:rPr>
          <w:rFonts w:cs="Arial"/>
        </w:rPr>
        <w:t xml:space="preserve"> they</w:t>
      </w:r>
      <w:r>
        <w:rPr>
          <w:rFonts w:cs="Arial"/>
        </w:rPr>
        <w:t xml:space="preserve"> </w:t>
      </w:r>
      <w:proofErr w:type="gramStart"/>
      <w:r>
        <w:rPr>
          <w:rFonts w:cs="Arial"/>
        </w:rPr>
        <w:t>may not be perceived</w:t>
      </w:r>
      <w:proofErr w:type="gramEnd"/>
      <w:r>
        <w:rPr>
          <w:rFonts w:cs="Arial"/>
        </w:rPr>
        <w:t xml:space="preserve"> to be</w:t>
      </w:r>
      <w:r w:rsidR="004F08F2">
        <w:rPr>
          <w:rFonts w:cs="Arial"/>
        </w:rPr>
        <w:t xml:space="preserve"> straightforward as the </w:t>
      </w:r>
      <w:r>
        <w:rPr>
          <w:rFonts w:cs="Arial"/>
        </w:rPr>
        <w:t>statistical toolkits</w:t>
      </w:r>
      <w:r w:rsidR="004F08F2">
        <w:rPr>
          <w:rFonts w:cs="Arial"/>
        </w:rPr>
        <w:t xml:space="preserve"> used in LMM analyses.</w:t>
      </w:r>
    </w:p>
    <w:p w14:paraId="63E35498" w14:textId="69931C82" w:rsidR="0099113B" w:rsidRPr="00732C14" w:rsidRDefault="00B50015" w:rsidP="00694006">
      <w:pPr>
        <w:rPr>
          <w:rFonts w:cs="Arial"/>
        </w:rPr>
      </w:pPr>
      <w:r>
        <w:rPr>
          <w:rFonts w:cs="Arial"/>
        </w:rPr>
        <w:lastRenderedPageBreak/>
        <w:t>We argue that GMM analyses are a useful addition to taxonomic studies because the technique addresses several of the issu</w:t>
      </w:r>
      <w:r w:rsidR="00694006">
        <w:rPr>
          <w:rFonts w:cs="Arial"/>
        </w:rPr>
        <w:t xml:space="preserve">es of LMM raised above. </w:t>
      </w:r>
      <w:r w:rsidR="006D41EB">
        <w:rPr>
          <w:rFonts w:cs="Arial"/>
        </w:rPr>
        <w:t xml:space="preserve">First, the analyses of the main variation of a dataset based on </w:t>
      </w:r>
      <w:r w:rsidR="00AA658F">
        <w:rPr>
          <w:rFonts w:cs="Arial"/>
        </w:rPr>
        <w:t xml:space="preserve">a GMM protocol </w:t>
      </w:r>
      <w:r w:rsidR="006D41EB">
        <w:rPr>
          <w:rFonts w:cs="Arial"/>
        </w:rPr>
        <w:t xml:space="preserve">that optimizes anatomical coverage could inform a LMM </w:t>
      </w:r>
      <w:r w:rsidR="006D4AAF">
        <w:rPr>
          <w:rFonts w:cs="Arial"/>
        </w:rPr>
        <w:t>protocol. The informed LMM protocol would then include linear distances with potential taxonomic differentiators.</w:t>
      </w:r>
      <w:r w:rsidR="00991556">
        <w:rPr>
          <w:rFonts w:cs="Arial"/>
        </w:rPr>
        <w:t xml:space="preserve"> Second, </w:t>
      </w:r>
      <w:r w:rsidR="00AA5550">
        <w:rPr>
          <w:rFonts w:cs="Arial"/>
        </w:rPr>
        <w:t>while type III landmarks and semilandmarks are only geometrically homologous</w:t>
      </w:r>
      <w:r w:rsidR="00991556">
        <w:rPr>
          <w:rFonts w:cs="Arial"/>
        </w:rPr>
        <w:t xml:space="preserve">, GMM </w:t>
      </w:r>
      <w:r w:rsidR="00CB6412">
        <w:rPr>
          <w:rFonts w:cs="Arial"/>
        </w:rPr>
        <w:t>directly addresses</w:t>
      </w:r>
      <w:r w:rsidR="00732C14">
        <w:rPr>
          <w:rFonts w:cs="Arial"/>
        </w:rPr>
        <w:t xml:space="preserve"> primary</w:t>
      </w:r>
      <w:r w:rsidR="00CB6412">
        <w:rPr>
          <w:rFonts w:cs="Arial"/>
        </w:rPr>
        <w:t xml:space="preserve"> </w:t>
      </w:r>
      <w:r w:rsidR="009F5F27">
        <w:rPr>
          <w:rFonts w:cs="Arial"/>
        </w:rPr>
        <w:t>homology</w:t>
      </w:r>
      <w:r w:rsidR="00991556">
        <w:rPr>
          <w:rFonts w:cs="Arial"/>
        </w:rPr>
        <w:t xml:space="preserve"> </w:t>
      </w:r>
      <w:r w:rsidR="00CB6412">
        <w:rPr>
          <w:rFonts w:cs="Arial"/>
        </w:rPr>
        <w:t>by using</w:t>
      </w:r>
      <w:r w:rsidR="00AA5550">
        <w:rPr>
          <w:rFonts w:cs="Arial"/>
        </w:rPr>
        <w:t xml:space="preserve"> type I and</w:t>
      </w:r>
      <w:r w:rsidR="009F5F27">
        <w:rPr>
          <w:rFonts w:cs="Arial"/>
        </w:rPr>
        <w:t xml:space="preserve"> type</w:t>
      </w:r>
      <w:r w:rsidR="00AA5550">
        <w:rPr>
          <w:rFonts w:cs="Arial"/>
        </w:rPr>
        <w:t xml:space="preserve"> II</w:t>
      </w:r>
      <w:r w:rsidR="00CB6412">
        <w:rPr>
          <w:rFonts w:cs="Arial"/>
        </w:rPr>
        <w:t xml:space="preserve"> landmarks that correspond anatomical</w:t>
      </w:r>
      <w:r w:rsidR="003D206A">
        <w:rPr>
          <w:rFonts w:cs="Arial"/>
        </w:rPr>
        <w:t>ly to each other</w:t>
      </w:r>
      <w:r w:rsidR="00732C14">
        <w:rPr>
          <w:rFonts w:cs="Arial"/>
        </w:rPr>
        <w:t xml:space="preserve"> </w:t>
      </w:r>
      <w:r w:rsidR="00732C14">
        <w:rPr>
          <w:rFonts w:cs="Arial"/>
        </w:rPr>
        <w:fldChar w:fldCharType="begin"/>
      </w:r>
      <w:r w:rsidR="00732C14">
        <w:rPr>
          <w:rFonts w:cs="Arial"/>
        </w:rPr>
        <w:instrText xml:space="preserve"> ADDIN ZOTERO_ITEM CSL_CITATION {"citationID":"NLsh8mqk","properties":{"formattedCitation":"(Palci &amp; Lee, 2019; Zelditch et al., 2012)","plainCitation":"(Palci &amp; Lee, 2019; Zelditch et al., 2012)","noteIndex":0},"citationItems":[{"id":1375,"uris":["http://zotero.org/users/6819309/items/2SM93Q5F"],"itemData":{"id":1375,"type":"article-journal","abstract":"Geometric morphometric (GM) data has a long and contentious history in phylogenetic analyses. Often associated with phenetics, GM has been considered by many to be unable to provide meaningful information on phylogenetic relationships. However, the concepts of primary and secondary homology as developed for discrete characters can be readily extended to GM data: raw similarity in aligned landmark positions represents primary homology, and similarity ascribable to common ancestry represents secondary homology. We review fundamental concepts from the literature and provide a series of practical guidelines for the use of GM data in phylogenetics: (i) alignments that minimize linear distances between landmarks (or their approximation) perform better in highlighting apomorphic traits; (ii) Type I, Type II and linear semi-landmarks are preferable to Type III and surface semi-landmarks; (iii) excluding bilateral landmarks after, rather than before, alignment will prevent artefactual mediolateral displacement of midsagittal landmarks; (iv) phylogenetic analyses should employ linear rather than squared-change parsimony analysis of landmark displacements; (v) optimization of shape changes across a tree can be improved with methods that re-align the landmark configurations based on the results of the phylogenetic analysis; and (vi) GM data are no substitute for traditional morphological characters, but rather a complementary descriptor of shape diversity.","container-title":"Cladistics","DOI":"10.1111/cla.12340","ISSN":"1096-0031","issue":"2","language":"en","note":"_eprint: https://onlinelibrary.wiley.com/doi/pdf/10.1111/cla.12340","page":"230-242","source":"Wiley Online Library","title":"Geometric morphometrics, homology and cladistics: review and recommendations","title-short":"Geometric morphometrics, homology and cladistics","volume":"35","author":[{"family":"Palci","given":"A."},{"family":"Lee","given":"M. S. Y."}],"issued":{"date-parts":[["2019"]]}}},{"id":1374,"uris":["http://zotero.org/users/6819309/items/7QYRHQDL"],"itemData":{"id":1374,"type":"book","ISBN":"0-12-386904-8","publisher":"academic press","title":"Geometric morphometrics for biologists: a primer","author":[{"family":"Zelditch","given":"M. L."},{"family":"Swiderski","given":"D. L."},{"family":"Sheets","given":"H. D."}],"issued":{"date-parts":[["2012"]]}}}],"schema":"https://github.com/citation-style-language/schema/raw/master/csl-citation.json"} </w:instrText>
      </w:r>
      <w:r w:rsidR="00732C14">
        <w:rPr>
          <w:rFonts w:cs="Arial"/>
        </w:rPr>
        <w:fldChar w:fldCharType="separate"/>
      </w:r>
      <w:r w:rsidR="00732C14" w:rsidRPr="00732C14">
        <w:rPr>
          <w:rFonts w:cs="Arial"/>
        </w:rPr>
        <w:t>(Palci &amp; Lee, 2019; Zelditch et al., 2012)</w:t>
      </w:r>
      <w:r w:rsidR="00732C14">
        <w:rPr>
          <w:rFonts w:cs="Arial"/>
        </w:rPr>
        <w:fldChar w:fldCharType="end"/>
      </w:r>
      <w:r w:rsidR="003D206A">
        <w:rPr>
          <w:rFonts w:cs="Arial"/>
        </w:rPr>
        <w:t xml:space="preserve">. </w:t>
      </w:r>
      <w:r w:rsidR="009F5F27">
        <w:rPr>
          <w:rFonts w:cs="Arial"/>
        </w:rPr>
        <w:t xml:space="preserve">This contrasts to LMM, where most measurements </w:t>
      </w:r>
      <w:proofErr w:type="gramStart"/>
      <w:r w:rsidR="009F5F27">
        <w:rPr>
          <w:rFonts w:cs="Arial"/>
        </w:rPr>
        <w:t>are chosen</w:t>
      </w:r>
      <w:proofErr w:type="gramEnd"/>
      <w:r w:rsidR="009F5F27">
        <w:rPr>
          <w:rFonts w:cs="Arial"/>
        </w:rPr>
        <w:t xml:space="preserve"> by the maximum and minimum distance from one point to another regardless of whether they correspond anatomically. This LMM approach results in distances </w:t>
      </w:r>
      <w:r w:rsidR="00732C14">
        <w:rPr>
          <w:rFonts w:cs="Arial"/>
        </w:rPr>
        <w:t xml:space="preserve">potentially </w:t>
      </w:r>
      <w:r w:rsidR="009F5F27" w:rsidRPr="00732C14">
        <w:rPr>
          <w:rFonts w:cs="Arial"/>
        </w:rPr>
        <w:t xml:space="preserve">measured </w:t>
      </w:r>
      <w:r w:rsidR="00732C14" w:rsidRPr="00732C14">
        <w:rPr>
          <w:rFonts w:cs="Arial"/>
        </w:rPr>
        <w:t>at different places relative to homologous reference points such as tissue juxtapositions (</w:t>
      </w:r>
      <w:r w:rsidR="00732C14" w:rsidRPr="00732C14">
        <w:rPr>
          <w:rFonts w:cs="Arial"/>
        </w:rPr>
        <w:fldChar w:fldCharType="begin"/>
      </w:r>
      <w:r w:rsidR="00732C14" w:rsidRPr="00732C14">
        <w:rPr>
          <w:rFonts w:cs="Arial"/>
        </w:rPr>
        <w:instrText xml:space="preserve"> REF _Ref76396896 \h  \* MERGEFORMAT </w:instrText>
      </w:r>
      <w:r w:rsidR="00732C14" w:rsidRPr="00732C14">
        <w:rPr>
          <w:rFonts w:cs="Arial"/>
        </w:rPr>
      </w:r>
      <w:r w:rsidR="00732C14" w:rsidRPr="00732C14">
        <w:rPr>
          <w:rFonts w:cs="Arial"/>
        </w:rPr>
        <w:fldChar w:fldCharType="separate"/>
      </w:r>
      <w:r w:rsidR="00732C14" w:rsidRPr="00732C14">
        <w:t xml:space="preserve">Figure </w:t>
      </w:r>
      <w:r w:rsidR="00732C14" w:rsidRPr="00732C14">
        <w:rPr>
          <w:noProof/>
        </w:rPr>
        <w:t>1</w:t>
      </w:r>
      <w:r w:rsidR="00732C14" w:rsidRPr="00732C14">
        <w:rPr>
          <w:rFonts w:cs="Arial"/>
        </w:rPr>
        <w:fldChar w:fldCharType="end"/>
      </w:r>
      <w:r w:rsidR="00732C14" w:rsidRPr="00732C14">
        <w:rPr>
          <w:rFonts w:cs="Arial"/>
        </w:rPr>
        <w:t xml:space="preserve">). Third, </w:t>
      </w:r>
      <w:r w:rsidR="00732C14">
        <w:rPr>
          <w:rFonts w:cs="Arial"/>
        </w:rPr>
        <w:t>the distance between two points usually measured in LMM protocols does not provide information</w:t>
      </w:r>
      <w:r w:rsidR="001C4D5E">
        <w:rPr>
          <w:rFonts w:cs="Arial"/>
        </w:rPr>
        <w:t xml:space="preserve"> on the geometry (i. e., curvature) of the line drawn between them. GMM can use semilandmarks along curves or surfaces that describe in three dimensions the shape between those two points, augmenting other potential</w:t>
      </w:r>
      <w:r w:rsidR="005C2169">
        <w:rPr>
          <w:rFonts w:cs="Arial"/>
        </w:rPr>
        <w:t xml:space="preserve"> maximum or minimum</w:t>
      </w:r>
      <w:r w:rsidR="001C4D5E">
        <w:rPr>
          <w:rFonts w:cs="Arial"/>
        </w:rPr>
        <w:t xml:space="preserve"> distances to </w:t>
      </w:r>
      <w:proofErr w:type="gramStart"/>
      <w:r w:rsidR="001C4D5E">
        <w:rPr>
          <w:rFonts w:cs="Arial"/>
        </w:rPr>
        <w:t>be taken</w:t>
      </w:r>
      <w:proofErr w:type="gramEnd"/>
      <w:r w:rsidR="001C4D5E">
        <w:rPr>
          <w:rFonts w:cs="Arial"/>
        </w:rPr>
        <w:t xml:space="preserve"> into account in LMM protocols. </w:t>
      </w:r>
    </w:p>
    <w:p w14:paraId="49C43611" w14:textId="3C9989F5" w:rsidR="004F08F2" w:rsidRDefault="005C2169" w:rsidP="004F08F2">
      <w:pPr>
        <w:rPr>
          <w:rFonts w:cs="Arial"/>
        </w:rPr>
      </w:pPr>
      <w:r>
        <w:rPr>
          <w:rFonts w:cs="Arial"/>
        </w:rPr>
        <w:t>An additional advantage for GMM</w:t>
      </w:r>
      <w:r w:rsidR="004F08F2" w:rsidRPr="00D144C6">
        <w:rPr>
          <w:rFonts w:cs="Arial"/>
        </w:rPr>
        <w:t xml:space="preserve"> is the explicit treatment of size. The use of Procrustes superimposition allows the removal of </w:t>
      </w:r>
      <w:r w:rsidR="004F08F2">
        <w:rPr>
          <w:rFonts w:cs="Arial"/>
        </w:rPr>
        <w:t>the size component</w:t>
      </w:r>
      <w:r w:rsidR="004F08F2" w:rsidRPr="00D144C6">
        <w:rPr>
          <w:rFonts w:cs="Arial"/>
        </w:rPr>
        <w:t xml:space="preserve"> from the dataset</w:t>
      </w:r>
      <w:r w:rsidR="004F08F2">
        <w:rPr>
          <w:rFonts w:cs="Arial"/>
        </w:rPr>
        <w:t xml:space="preserve"> by scaling all specimens to the same size. This procedure results in two components: a proxy for size called centroid size and a multivariate shape component </w:t>
      </w:r>
      <w:r w:rsidR="004F08F2">
        <w:rPr>
          <w:rFonts w:cs="Arial"/>
        </w:rPr>
        <w:fldChar w:fldCharType="begin"/>
      </w:r>
      <w:r w:rsidR="003B2E6E">
        <w:rPr>
          <w:rFonts w:cs="Arial"/>
        </w:rPr>
        <w:instrText xml:space="preserve"> ADDIN ZOTERO_ITEM CSL_CITATION {"citationID":"nh3UZRuK","properties":{"formattedCitation":"(Kendall, 1989)","plainCitation":"(Kendall, 1989)","noteIndex":0},"citationItems":[{"id":403,"uris":["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sidR="004F08F2">
        <w:rPr>
          <w:rFonts w:cs="Arial"/>
        </w:rPr>
        <w:fldChar w:fldCharType="separate"/>
      </w:r>
      <w:r w:rsidR="003B2E6E" w:rsidRPr="003B2E6E">
        <w:rPr>
          <w:rFonts w:cs="Arial"/>
        </w:rPr>
        <w:t>(Kendall, 1989)</w:t>
      </w:r>
      <w:r w:rsidR="004F08F2">
        <w:rPr>
          <w:rFonts w:cs="Arial"/>
        </w:rPr>
        <w:fldChar w:fldCharType="end"/>
      </w:r>
      <w:r w:rsidR="004F08F2">
        <w:rPr>
          <w:rFonts w:cs="Arial"/>
        </w:rPr>
        <w:t>. These can then be used for a</w:t>
      </w:r>
      <w:r w:rsidR="004F08F2" w:rsidRPr="00D144C6">
        <w:rPr>
          <w:rFonts w:cs="Arial"/>
        </w:rPr>
        <w:t>nalyses of allometry (</w:t>
      </w:r>
      <w:r w:rsidR="004F08F2">
        <w:rPr>
          <w:rFonts w:cs="Arial"/>
        </w:rPr>
        <w:t xml:space="preserve">shape </w:t>
      </w:r>
      <w:r w:rsidR="004F08F2" w:rsidRPr="00D144C6">
        <w:rPr>
          <w:rFonts w:cs="Arial"/>
        </w:rPr>
        <w:t>changes disproportiona</w:t>
      </w:r>
      <w:r w:rsidR="004F08F2">
        <w:rPr>
          <w:rFonts w:cs="Arial"/>
        </w:rPr>
        <w:t>te</w:t>
      </w:r>
      <w:r w:rsidR="004F08F2" w:rsidRPr="00D144C6">
        <w:rPr>
          <w:rFonts w:cs="Arial"/>
        </w:rPr>
        <w:t xml:space="preserve"> to size)</w:t>
      </w:r>
      <w:r w:rsidR="004F08F2">
        <w:rPr>
          <w:rFonts w:cs="Arial"/>
        </w:rPr>
        <w:t xml:space="preserve"> in the form of a shape vs size regression </w:t>
      </w:r>
      <w:r w:rsidR="004F08F2">
        <w:rPr>
          <w:rFonts w:cs="Arial"/>
        </w:rPr>
        <w:fldChar w:fldCharType="begin"/>
      </w:r>
      <w:r w:rsidR="003B2E6E">
        <w:rPr>
          <w:rFonts w:cs="Arial"/>
        </w:rPr>
        <w:instrText xml:space="preserve"> ADDIN ZOTERO_ITEM CSL_CITATION {"citationID":"sPlRqHHW","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004F08F2">
        <w:rPr>
          <w:rFonts w:cs="Arial"/>
        </w:rPr>
        <w:fldChar w:fldCharType="separate"/>
      </w:r>
      <w:r w:rsidR="003B2E6E" w:rsidRPr="003B2E6E">
        <w:rPr>
          <w:rFonts w:cs="Arial"/>
        </w:rPr>
        <w:t>(Klingenberg, 2016)</w:t>
      </w:r>
      <w:r w:rsidR="004F08F2">
        <w:rPr>
          <w:rFonts w:cs="Arial"/>
        </w:rPr>
        <w:fldChar w:fldCharType="end"/>
      </w:r>
      <w:r w:rsidR="004F08F2" w:rsidRPr="00D144C6">
        <w:rPr>
          <w:rFonts w:cs="Arial"/>
        </w:rPr>
        <w:t xml:space="preserve">. </w:t>
      </w:r>
      <w:r w:rsidR="006E71A6">
        <w:rPr>
          <w:rFonts w:cs="Arial"/>
        </w:rPr>
        <w:t>This substantially improves on the issue of accounting for isometric and allometric variation, which c</w:t>
      </w:r>
      <w:r w:rsidR="004F08F2" w:rsidRPr="00D144C6">
        <w:rPr>
          <w:rFonts w:cs="Arial"/>
        </w:rPr>
        <w:t xml:space="preserve">an have serious implications </w:t>
      </w:r>
      <w:r w:rsidR="004F08F2">
        <w:rPr>
          <w:rFonts w:cs="Arial"/>
        </w:rPr>
        <w:t>for</w:t>
      </w:r>
      <w:r w:rsidR="004F08F2" w:rsidRPr="00D144C6">
        <w:rPr>
          <w:rFonts w:cs="Arial"/>
        </w:rPr>
        <w:t xml:space="preserve"> </w:t>
      </w:r>
      <w:r w:rsidR="004F08F2">
        <w:rPr>
          <w:rFonts w:cs="Arial"/>
        </w:rPr>
        <w:t>taxon</w:t>
      </w:r>
      <w:r w:rsidR="004F08F2" w:rsidRPr="00D144C6">
        <w:rPr>
          <w:rFonts w:cs="Arial"/>
        </w:rPr>
        <w:t xml:space="preserve"> </w:t>
      </w:r>
      <w:r w:rsidR="004F08F2">
        <w:rPr>
          <w:rFonts w:cs="Arial"/>
        </w:rPr>
        <w:t>delimitation. Allometric effects in particular can give an impression of species differentiation</w:t>
      </w:r>
      <w:r w:rsidR="006E71A6">
        <w:rPr>
          <w:rFonts w:cs="Arial"/>
        </w:rPr>
        <w:t>, when cranial allometry is generally present</w:t>
      </w:r>
      <w:r w:rsidR="00F30107">
        <w:rPr>
          <w:rFonts w:cs="Arial"/>
        </w:rPr>
        <w:t xml:space="preserve"> within most mammalian species </w:t>
      </w:r>
      <w:r w:rsidR="00F30107">
        <w:rPr>
          <w:rFonts w:cs="Arial"/>
        </w:rPr>
        <w:lastRenderedPageBreak/>
        <w:fldChar w:fldCharType="begin"/>
      </w:r>
      <w:r w:rsidR="00F30107">
        <w:rPr>
          <w:rFonts w:cs="Arial"/>
        </w:rPr>
        <w:instrText xml:space="preserve"> ADDIN ZOTERO_ITEM CSL_CITATION {"citationID":"91jdyebV","properties":{"formattedCitation":"(Cardini et al., 2015; Marcy et al., 2020; Viacava et al., 2020, 2021)","plainCitation":"(Cardini et al., 2015; Marcy et al., 2020; Viacava et al., 2020, 2021)","noteIndex":0},"citationItems":[{"id":481,"uris":["http://zotero.org/users/6819309/items/D8W4DIV2"],"itemData":{"id":481,"type":"article-journal","abstract":"Among closely related species, larger mammals tend to have a longer face and proportionally smaller braincase. This putative ‘rule’ in mammalian macroevolution has been proposed for the first time in 2013 based on 3D geometric morphometrics of antelopes, fruit bats, tree squirrels and mongooses. To firmly demonstrate that this trend holds as a ‘rule’ requires expanding the analysis in more lineages and other mammalian orders: if supported in most groups, it may indeed become a new evolutionary ‘rule’ besides famous ones such as Bergmann’s and Allen’s. In this study, using statistical shape analysis and both standard and comparative methods on a sample of kangaroos, wallabies and other macropodine marsupials, we show that the ‘big size-long face’ pattern is indeed found also outside the placentals. This provides support to the hypothesis of an important role of size-related shape changes (i.e., allometry) in the origin of the exceptional disparity of mammals, that, only in terms of size, span more orders of magnitude than any other animal: from 3 to 4 g of a tiny bat to more than 100 tons in blue whales.","container-title":"Evolutionary Biology","DOI":"10.1007/s11692-015-9308-9","ISSN":"1934-2845","issue":"2","journalAbbreviation":"Evolutionary Biology","language":"en","page":"169-176","source":"Springer Link","title":"Why the long face? Kangaroos and wallabies follow the same ‘rule’ of Cranial Evolutionary Allometry (CREA) as Placentals","title-short":"Why the Long Face?","volume":"42","author":[{"family":"Cardini","given":"A."},{"family":"Polly","given":"P. D."},{"family":"Dawson","given":"R."},{"family":"Milne","given":"N."}],"issued":{"date-parts":[["2015",6,1]]}}},{"id":1076,"uris":["http://zotero.org/users/6819309/items/JJ8RM6WM"],"itemData":{"id":1076,"type":"article-journal","abstract":"Among vertebrates, placental mammals are particularly variable in the covariance between cranial shape and body size (allometry), with rodents being a major exception. Australian murid rodents allow an assessment of the cause of this anomaly because they radiated on an ecologically diverse continent notably lacking other terrestrial placentals. Here, we use 3D geometric morphometrics to quantify species-level and evolutionary allometries in 38 species (317 crania) from all Australian murid genera. We ask whether ecological opportunity resulted in greater allometric diversity compared with other rodents or whether conserved allometry suggests intrinsic constraints and/or stabilizing selection. We also assess whether cranial shape variation follows the proposed rule of craniofacial evolutionary allometry (CREA), whereby larger species have relatively longer snouts and smaller braincases. To ensure we could differentiate parallel versus nonparallel species-level allometric slopes, we compared the slopes of rarefied samples across all clades. We found exceedingly conserved allometry and CREA-like patterns across the 10-million-year split between Mus and Australian murids. This could support both intrinsic-constraint and stabilizing-selection hypotheses for conserved allometry. Large-bodied frugivores evolved faster than other species along the allometric trajectory, which could suggest stabilizing selection on the shape of the masticatory apparatus as body size changes.","container-title":"The American Naturalist","DOI":"10.1086/711398","ISSN":"0003-0147","issue":"6","note":"publisher: The University of Chicago Press","page":"755-768","source":"journals.uchicago.edu (Atypon)","title":"Australian Rodents Reveal Conserved Cranial Evolutionary Allometry across 10 Million Years of Murid Evolution","volume":"196","author":[{"family":"Marcy","given":"A. E."},{"family":"Guillerme","given":"T."},{"family":"Sherratt","given":"E."},{"family":"Rowe","given":"K. C."},{"family":"Phillips","given":"M. J."},{"family":"Weisbecker","given":"V."}],"issued":{"date-parts":[["2020",8,28]]}}},{"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F30107">
        <w:rPr>
          <w:rFonts w:cs="Arial"/>
        </w:rPr>
        <w:fldChar w:fldCharType="separate"/>
      </w:r>
      <w:r w:rsidR="00F30107" w:rsidRPr="00F30107">
        <w:rPr>
          <w:rFonts w:cs="Arial"/>
        </w:rPr>
        <w:t>(Cardini et al., 2015; Marcy et al., 2020; Viacava et al., 2020, 2021)</w:t>
      </w:r>
      <w:r w:rsidR="00F30107">
        <w:rPr>
          <w:rFonts w:cs="Arial"/>
        </w:rPr>
        <w:fldChar w:fldCharType="end"/>
      </w:r>
      <w:r w:rsidR="006E71A6">
        <w:rPr>
          <w:rFonts w:cs="Arial"/>
        </w:rPr>
        <w:t xml:space="preserve"> and may not be re</w:t>
      </w:r>
      <w:r w:rsidR="004F08F2">
        <w:rPr>
          <w:rFonts w:cs="Arial"/>
        </w:rPr>
        <w:t>lated to morphological divergence due to a speciation event</w:t>
      </w:r>
      <w:r w:rsidR="006E71A6">
        <w:rPr>
          <w:rFonts w:cs="Arial"/>
        </w:rPr>
        <w:t xml:space="preserve"> </w:t>
      </w:r>
      <w:r w:rsidR="006E71A6">
        <w:rPr>
          <w:rFonts w:cs="Arial"/>
        </w:rPr>
        <w:fldChar w:fldCharType="begin"/>
      </w:r>
      <w:r w:rsidR="006E71A6">
        <w:rPr>
          <w:rFonts w:cs="Arial"/>
        </w:rPr>
        <w:instrText xml:space="preserve"> ADDIN ZOTERO_ITEM CSL_CITATION {"citationID":"bpnsp8dL","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6E71A6">
        <w:rPr>
          <w:rFonts w:cs="Arial"/>
        </w:rPr>
        <w:fldChar w:fldCharType="separate"/>
      </w:r>
      <w:r w:rsidR="006E71A6" w:rsidRPr="006E71A6">
        <w:rPr>
          <w:rFonts w:cs="Arial"/>
        </w:rPr>
        <w:t>(Sidlauskas et al., 2011)</w:t>
      </w:r>
      <w:r w:rsidR="006E71A6">
        <w:rPr>
          <w:rFonts w:cs="Arial"/>
        </w:rPr>
        <w:fldChar w:fldCharType="end"/>
      </w:r>
      <w:r w:rsidR="006E71A6">
        <w:rPr>
          <w:rFonts w:cs="Arial"/>
        </w:rPr>
        <w:t xml:space="preserve">. </w:t>
      </w:r>
      <w:r w:rsidR="004F08F2">
        <w:rPr>
          <w:rFonts w:cs="Arial"/>
        </w:rPr>
        <w:t>However, such allometric variation has been</w:t>
      </w:r>
      <w:r w:rsidR="004F08F2" w:rsidRPr="00D144C6">
        <w:rPr>
          <w:rFonts w:cs="Arial"/>
        </w:rPr>
        <w:t xml:space="preserve"> regarded as </w:t>
      </w:r>
      <w:r w:rsidR="004F08F2">
        <w:rPr>
          <w:rFonts w:cs="Arial"/>
        </w:rPr>
        <w:t xml:space="preserve">irrelevant in taxonomy because if shape differences were strictly due to size differences then they are likely to be the differences between small and large animals within a taxonomic group </w:t>
      </w:r>
      <w:r w:rsidR="004F08F2">
        <w:rPr>
          <w:rFonts w:cs="Arial"/>
        </w:rPr>
        <w:fldChar w:fldCharType="begin"/>
      </w:r>
      <w:r w:rsidR="003B2E6E">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sidR="004F08F2">
        <w:rPr>
          <w:rFonts w:cs="Arial"/>
        </w:rPr>
        <w:fldChar w:fldCharType="separate"/>
      </w:r>
      <w:r w:rsidR="003B2E6E" w:rsidRPr="003B2E6E">
        <w:rPr>
          <w:rFonts w:cs="Arial"/>
        </w:rPr>
        <w:t>(Pilbeam &amp; Gould, 1974; Seifert, 2008; Wood &amp; Stack, 1980)</w:t>
      </w:r>
      <w:r w:rsidR="004F08F2">
        <w:rPr>
          <w:rFonts w:cs="Arial"/>
        </w:rPr>
        <w:fldChar w:fldCharType="end"/>
      </w:r>
      <w:r w:rsidR="004F08F2">
        <w:rPr>
          <w:rFonts w:cs="Arial"/>
        </w:rPr>
        <w:t>. In contrast,</w:t>
      </w:r>
      <w:r w:rsidR="004F08F2" w:rsidRPr="00D144C6">
        <w:rPr>
          <w:rFonts w:cs="Arial"/>
        </w:rPr>
        <w:t xml:space="preserve"> non-allometric shape changes </w:t>
      </w:r>
      <w:proofErr w:type="gramStart"/>
      <w:r w:rsidR="004F08F2" w:rsidRPr="00D144C6">
        <w:rPr>
          <w:rFonts w:cs="Arial"/>
        </w:rPr>
        <w:t>are thought to be caused</w:t>
      </w:r>
      <w:proofErr w:type="gramEnd"/>
      <w:r w:rsidR="004F08F2" w:rsidRPr="00D144C6">
        <w:rPr>
          <w:rFonts w:cs="Arial"/>
        </w:rPr>
        <w:t xml:space="preserve"> by independent adaptive processes (Huxley, 1931; Gould, 1975)</w:t>
      </w:r>
      <w:r w:rsidR="004F08F2">
        <w:rPr>
          <w:rFonts w:cs="Arial"/>
        </w:rPr>
        <w:t xml:space="preserve">. </w:t>
      </w:r>
      <w:r w:rsidR="004F08F2" w:rsidRPr="00D144C6">
        <w:rPr>
          <w:rFonts w:cs="Arial"/>
        </w:rPr>
        <w:t xml:space="preserve">Thus, it is recommended to include allometric analyses in taxonomic studies in order to properly </w:t>
      </w:r>
      <w:r w:rsidR="004F08F2">
        <w:rPr>
          <w:rFonts w:cs="Arial"/>
        </w:rPr>
        <w:t>delimit</w:t>
      </w:r>
      <w:r w:rsidR="004F08F2" w:rsidRPr="00D144C6">
        <w:rPr>
          <w:rFonts w:cs="Arial"/>
        </w:rPr>
        <w:t xml:space="preserve"> species </w:t>
      </w:r>
      <w:r w:rsidR="004F08F2" w:rsidRPr="00D144C6">
        <w:rPr>
          <w:rFonts w:cs="Arial"/>
        </w:rPr>
        <w:fldChar w:fldCharType="begin"/>
      </w:r>
      <w:r w:rsidR="001B68C1">
        <w:rPr>
          <w:rFonts w:cs="Arial"/>
        </w:rPr>
        <w:instrText xml:space="preserve"> ADDIN ZOTERO_ITEM CSL_CITATION {"citationID":"5xj1JIGQ","properties":{"formattedCitation":"(Outomuro &amp; Johansson, 2017; Sidlauskas et al., 2011)","plainCitation":"(Outomuro &amp; Johansson, 2017; Sidlauskas et al., 2011)","noteIndex":0},"citationItems":[{"id":"VYXXLJzP/iSlwgrMN","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4F08F2" w:rsidRPr="00D144C6">
        <w:rPr>
          <w:rFonts w:cs="Arial"/>
        </w:rPr>
        <w:fldChar w:fldCharType="separate"/>
      </w:r>
      <w:r w:rsidR="003B2E6E" w:rsidRPr="003B2E6E">
        <w:rPr>
          <w:rFonts w:cs="Arial"/>
        </w:rPr>
        <w:t>(Outomuro &amp; Johansson, 2017; Sidlauskas et al., 2011)</w:t>
      </w:r>
      <w:r w:rsidR="004F08F2" w:rsidRPr="00D144C6">
        <w:rPr>
          <w:rFonts w:cs="Arial"/>
        </w:rPr>
        <w:fldChar w:fldCharType="end"/>
      </w:r>
      <w:r w:rsidR="008143EA">
        <w:rPr>
          <w:rFonts w:cs="Arial"/>
        </w:rPr>
        <w:t xml:space="preserve">. However, even in a case where taxonomic differentiation </w:t>
      </w:r>
      <w:proofErr w:type="gramStart"/>
      <w:r w:rsidR="008143EA">
        <w:rPr>
          <w:rFonts w:cs="Arial"/>
        </w:rPr>
        <w:t>is driven</w:t>
      </w:r>
      <w:proofErr w:type="gramEnd"/>
      <w:r w:rsidR="008143EA">
        <w:rPr>
          <w:rFonts w:cs="Arial"/>
        </w:rPr>
        <w:t xml:space="preserve"> purely by selection for size and coincides only with allometry effects, this represents important information on the differentiation process and should be considered.</w:t>
      </w:r>
    </w:p>
    <w:p w14:paraId="075B0B10" w14:textId="0C15B757" w:rsidR="004F08F2" w:rsidRPr="00D144C6" w:rsidRDefault="0099113B" w:rsidP="004F08F2">
      <w:pPr>
        <w:rPr>
          <w:rFonts w:cs="Arial"/>
        </w:rPr>
      </w:pPr>
      <w:r>
        <w:rPr>
          <w:rFonts w:cs="Arial"/>
        </w:rPr>
        <w:t>Here</w:t>
      </w:r>
      <w:r w:rsidR="004F08F2" w:rsidRPr="00D144C6">
        <w:rPr>
          <w:rFonts w:cs="Arial"/>
        </w:rPr>
        <w:t xml:space="preserve">, </w:t>
      </w:r>
      <w:r>
        <w:rPr>
          <w:rFonts w:cs="Arial"/>
        </w:rPr>
        <w:t>we</w:t>
      </w:r>
      <w:r w:rsidR="004F08F2" w:rsidRPr="00D144C6">
        <w:rPr>
          <w:rFonts w:cs="Arial"/>
        </w:rPr>
        <w:t xml:space="preserve"> </w:t>
      </w:r>
      <w:r w:rsidR="004F08F2">
        <w:rPr>
          <w:rFonts w:cs="Arial"/>
        </w:rPr>
        <w:t>compare</w:t>
      </w:r>
      <w:r w:rsidR="004F08F2" w:rsidRPr="00D144C6">
        <w:rPr>
          <w:rFonts w:cs="Arial"/>
        </w:rPr>
        <w:t xml:space="preserve"> the </w:t>
      </w:r>
      <w:r w:rsidR="004F08F2">
        <w:rPr>
          <w:rFonts w:cs="Arial"/>
        </w:rPr>
        <w:t>taxonomic</w:t>
      </w:r>
      <w:r w:rsidR="004F08F2" w:rsidRPr="00D144C6">
        <w:rPr>
          <w:rFonts w:cs="Arial"/>
        </w:rPr>
        <w:t xml:space="preserve"> differentiation</w:t>
      </w:r>
      <w:r w:rsidR="004F08F2">
        <w:rPr>
          <w:rFonts w:cs="Arial"/>
        </w:rPr>
        <w:t xml:space="preserve"> performance</w:t>
      </w:r>
      <w:r w:rsidR="004F08F2" w:rsidRPr="00D144C6">
        <w:rPr>
          <w:rFonts w:cs="Arial"/>
        </w:rPr>
        <w:t xml:space="preserve"> of conventional</w:t>
      </w:r>
      <w:r w:rsidR="004F08F2">
        <w:rPr>
          <w:rFonts w:cs="Arial"/>
        </w:rPr>
        <w:t>, linear-based</w:t>
      </w:r>
      <w:r w:rsidR="004F08F2" w:rsidRPr="00D144C6">
        <w:rPr>
          <w:rFonts w:cs="Arial"/>
        </w:rPr>
        <w:t xml:space="preserve"> morphometrics and 3D geometric morphometrics in a species complex that includes three</w:t>
      </w:r>
      <w:r w:rsidR="004F08F2">
        <w:rPr>
          <w:rFonts w:cs="Arial"/>
        </w:rPr>
        <w:t xml:space="preserve"> genetically differentiated </w:t>
      </w:r>
      <w:r w:rsidR="00D85641">
        <w:rPr>
          <w:rFonts w:cs="Arial"/>
        </w:rPr>
        <w:t>taxonomic groups</w:t>
      </w:r>
      <w:r w:rsidR="004F08F2">
        <w:rPr>
          <w:rFonts w:cs="Arial"/>
        </w:rPr>
        <w:t xml:space="preserve"> </w:t>
      </w:r>
      <w:r w:rsidR="004F08F2" w:rsidRPr="00D144C6">
        <w:rPr>
          <w:rFonts w:cs="Arial"/>
        </w:rPr>
        <w:t>containing subtle morphological differences</w:t>
      </w:r>
      <w:r w:rsidR="00D85641">
        <w:rPr>
          <w:rFonts w:cs="Arial"/>
        </w:rPr>
        <w:t xml:space="preserve"> </w:t>
      </w:r>
      <w:r w:rsidR="00D85641">
        <w:rPr>
          <w:rFonts w:cs="Arial"/>
        </w:rPr>
        <w:fldChar w:fldCharType="begin"/>
      </w:r>
      <w:r w:rsidR="00D85641">
        <w:rPr>
          <w:rFonts w:cs="Arial"/>
        </w:rPr>
        <w:instrText xml:space="preserve"> ADDIN ZOTERO_ITEM CSL_CITATION {"citationID":"b3oW2tAY","properties":{"formattedCitation":"(Viacava et al., 2021)","plainCitation":"(Viacava et al.,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D85641">
        <w:rPr>
          <w:rFonts w:cs="Arial"/>
        </w:rPr>
        <w:fldChar w:fldCharType="separate"/>
      </w:r>
      <w:r w:rsidR="00D85641" w:rsidRPr="00D85641">
        <w:rPr>
          <w:rFonts w:cs="Arial"/>
        </w:rPr>
        <w:t>(Viacava et al., 2021)</w:t>
      </w:r>
      <w:r w:rsidR="00D85641">
        <w:rPr>
          <w:rFonts w:cs="Arial"/>
        </w:rPr>
        <w:fldChar w:fldCharType="end"/>
      </w:r>
      <w:r w:rsidR="004F08F2" w:rsidRPr="00D144C6">
        <w:rPr>
          <w:rFonts w:cs="Arial"/>
        </w:rPr>
        <w:t xml:space="preserve">, the </w:t>
      </w:r>
      <w:r w:rsidR="004F08F2" w:rsidRPr="00D144C6">
        <w:rPr>
          <w:rFonts w:cs="Arial"/>
          <w:i/>
        </w:rPr>
        <w:t>A. stuartii</w:t>
      </w:r>
      <w:r w:rsidR="004F08F2" w:rsidRPr="00D144C6">
        <w:rPr>
          <w:rFonts w:cs="Arial"/>
        </w:rPr>
        <w:t xml:space="preserve"> / </w:t>
      </w:r>
      <w:r w:rsidR="004F08F2" w:rsidRPr="00D144C6">
        <w:rPr>
          <w:rFonts w:cs="Arial"/>
          <w:i/>
        </w:rPr>
        <w:t>A. subtropicus</w:t>
      </w:r>
      <w:r w:rsidR="004F08F2" w:rsidRPr="00D144C6">
        <w:rPr>
          <w:rFonts w:cs="Arial"/>
        </w:rPr>
        <w:t xml:space="preserve"> species complex.</w:t>
      </w:r>
      <w:r w:rsidR="00D85641">
        <w:rPr>
          <w:rFonts w:cs="Arial"/>
        </w:rPr>
        <w:t xml:space="preserve"> This </w:t>
      </w:r>
      <w:r w:rsidR="004F08F2">
        <w:rPr>
          <w:rFonts w:cs="Arial"/>
        </w:rPr>
        <w:t xml:space="preserve">represents a scenario where finer-grained differences (e.g., allometric effects or differences in non-homologous measurements) need to be </w:t>
      </w:r>
      <w:proofErr w:type="gramStart"/>
      <w:r w:rsidR="004F08F2">
        <w:rPr>
          <w:rFonts w:cs="Arial"/>
        </w:rPr>
        <w:t>identified</w:t>
      </w:r>
      <w:proofErr w:type="gramEnd"/>
      <w:r w:rsidR="004F08F2">
        <w:rPr>
          <w:rFonts w:cs="Arial"/>
        </w:rPr>
        <w:t xml:space="preserve"> and interpreted with great care to understand their pertinence to group differentiation.</w:t>
      </w:r>
      <w:r w:rsidR="00D85641">
        <w:rPr>
          <w:rFonts w:cs="Arial"/>
        </w:rPr>
        <w:t xml:space="preserve"> T</w:t>
      </w:r>
      <w:r w:rsidR="00FB1E61">
        <w:rPr>
          <w:rFonts w:cs="Arial"/>
        </w:rPr>
        <w:t xml:space="preserve">he taxonomic situation of this species complex </w:t>
      </w:r>
      <w:r w:rsidR="00D85641">
        <w:rPr>
          <w:rFonts w:cs="Arial"/>
        </w:rPr>
        <w:t xml:space="preserve">is also </w:t>
      </w:r>
      <w:r w:rsidR="00FB1E61">
        <w:rPr>
          <w:rFonts w:cs="Arial"/>
        </w:rPr>
        <w:t>useful</w:t>
      </w:r>
      <w:r w:rsidR="00D85641">
        <w:rPr>
          <w:rFonts w:cs="Arial"/>
        </w:rPr>
        <w:t xml:space="preserve"> because</w:t>
      </w:r>
      <w:r w:rsidR="004F08F2">
        <w:rPr>
          <w:rFonts w:cs="Arial"/>
        </w:rPr>
        <w:t xml:space="preserve"> </w:t>
      </w:r>
      <w:r w:rsidR="00FB1E61">
        <w:rPr>
          <w:rFonts w:cs="Arial"/>
        </w:rPr>
        <w:t>three</w:t>
      </w:r>
      <w:r w:rsidR="004F08F2">
        <w:rPr>
          <w:rFonts w:cs="Arial"/>
        </w:rPr>
        <w:t xml:space="preserve"> linear morphometric protocols</w:t>
      </w:r>
      <w:r w:rsidR="00FB1E61">
        <w:rPr>
          <w:rFonts w:cs="Arial"/>
        </w:rPr>
        <w:t xml:space="preserve"> have been used</w:t>
      </w:r>
      <w:r w:rsidR="004F08F2">
        <w:rPr>
          <w:rFonts w:cs="Arial"/>
        </w:rPr>
        <w:t xml:space="preserve"> pertaining to the genus</w:t>
      </w:r>
      <w:r w:rsidR="00FB1E61">
        <w:rPr>
          <w:rFonts w:cs="Arial"/>
        </w:rPr>
        <w:t xml:space="preserve">, allowing an assessment of how important protocol choice can be to the delimitation of taxonomic units. We add to this also a </w:t>
      </w:r>
      <w:r w:rsidR="004F08F2">
        <w:rPr>
          <w:rFonts w:cs="Arial"/>
        </w:rPr>
        <w:t>more generic protocol</w:t>
      </w:r>
      <w:r w:rsidR="00FB1E61">
        <w:rPr>
          <w:rFonts w:cs="Arial"/>
        </w:rPr>
        <w:t xml:space="preserve"> developed for bandicoots </w:t>
      </w:r>
      <w:r w:rsidR="00FB1E61">
        <w:rPr>
          <w:rFonts w:cs="Arial"/>
        </w:rPr>
        <w:fldChar w:fldCharType="begin"/>
      </w:r>
      <w:r w:rsidR="00FB1E61">
        <w:rPr>
          <w:rFonts w:cs="Arial"/>
        </w:rPr>
        <w:instrText xml:space="preserve"> ADDIN ZOTERO_ITEM CSL_CITATION {"citationID":"ugk0cLPT","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FB1E61">
        <w:rPr>
          <w:rFonts w:cs="Arial"/>
        </w:rPr>
        <w:fldChar w:fldCharType="separate"/>
      </w:r>
      <w:r w:rsidR="00FB1E61" w:rsidRPr="00FB1E61">
        <w:rPr>
          <w:rFonts w:cs="Arial"/>
        </w:rPr>
        <w:t>(Travouillon, 2016)</w:t>
      </w:r>
      <w:r w:rsidR="00FB1E61">
        <w:rPr>
          <w:rFonts w:cs="Arial"/>
        </w:rPr>
        <w:fldChar w:fldCharType="end"/>
      </w:r>
      <w:r w:rsidR="00FB1E61">
        <w:rPr>
          <w:rFonts w:cs="Arial"/>
        </w:rPr>
        <w:t>, with a particularly high c</w:t>
      </w:r>
      <w:r w:rsidR="00C77C54">
        <w:rPr>
          <w:rFonts w:cs="Arial"/>
        </w:rPr>
        <w:t xml:space="preserve">overage of linear measurements. We use linear discriminant analysis to ask how well the four protocols and our GMM protocol perform in a context typical to taxonomy (without consideration of size, or with consideration </w:t>
      </w:r>
      <w:r w:rsidR="00C77C54">
        <w:rPr>
          <w:rFonts w:cs="Arial"/>
        </w:rPr>
        <w:lastRenderedPageBreak/>
        <w:t>only of isometry) and compare it to the ana</w:t>
      </w:r>
      <w:r w:rsidR="00184527">
        <w:rPr>
          <w:rFonts w:cs="Arial"/>
        </w:rPr>
        <w:t xml:space="preserve">lysis pipeline typically taken in GMM studies </w:t>
      </w:r>
      <w:r w:rsidR="00C77C54">
        <w:rPr>
          <w:rFonts w:cs="Arial"/>
        </w:rPr>
        <w:t xml:space="preserve">(with allometric variation accounted for as </w:t>
      </w:r>
      <w:commentRangeStart w:id="7"/>
      <w:r w:rsidR="00C77C54">
        <w:rPr>
          <w:rFonts w:cs="Arial"/>
        </w:rPr>
        <w:t>well</w:t>
      </w:r>
      <w:commentRangeEnd w:id="7"/>
      <w:r w:rsidR="000B735A">
        <w:rPr>
          <w:rStyle w:val="CommentReference"/>
        </w:rPr>
        <w:commentReference w:id="7"/>
      </w:r>
      <w:r w:rsidR="00C77C54">
        <w:rPr>
          <w:rFonts w:cs="Arial"/>
        </w:rPr>
        <w:t>).</w:t>
      </w:r>
    </w:p>
    <w:p w14:paraId="4AC412F8" w14:textId="77777777" w:rsidR="004F08F2" w:rsidRPr="00D144C6" w:rsidRDefault="004F08F2" w:rsidP="00EF362F">
      <w:pPr>
        <w:pStyle w:val="Subtitle"/>
      </w:pPr>
      <w:bookmarkStart w:id="8" w:name="_Toc77580989"/>
      <w:r>
        <w:t>Material</w:t>
      </w:r>
      <w:r w:rsidRPr="00D144C6">
        <w:t xml:space="preserve"> and methods</w:t>
      </w:r>
      <w:bookmarkEnd w:id="8"/>
    </w:p>
    <w:p w14:paraId="52FE13A1" w14:textId="72222DD1" w:rsidR="00C77C54" w:rsidRDefault="00C77C54" w:rsidP="004F08F2">
      <w:pPr>
        <w:rPr>
          <w:rFonts w:cs="Arial"/>
        </w:rPr>
      </w:pPr>
      <w:r>
        <w:rPr>
          <w:rFonts w:cs="Arial"/>
        </w:rPr>
        <w:t xml:space="preserve">All analyses are based on a 3D landmark coordinate dataset from Viacava et al. </w:t>
      </w:r>
      <w:r>
        <w:rPr>
          <w:rFonts w:cs="Arial"/>
        </w:rPr>
        <w:fldChar w:fldCharType="begin"/>
      </w:r>
      <w:r>
        <w:rPr>
          <w:rFonts w:cs="Arial"/>
        </w:rPr>
        <w:instrText xml:space="preserve"> ADDIN ZOTERO_ITEM CSL_CITATION {"citationID":"GfhfVy6T","properties":{"formattedCitation":"(2021)","plainCitation":"(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uppress-author":true}],"schema":"https://github.com/citation-style-language/schema/raw/master/csl-citation.json"} </w:instrText>
      </w:r>
      <w:r>
        <w:rPr>
          <w:rFonts w:cs="Arial"/>
        </w:rPr>
        <w:fldChar w:fldCharType="separate"/>
      </w:r>
      <w:r w:rsidRPr="00C77C54">
        <w:rPr>
          <w:rFonts w:cs="Arial"/>
        </w:rPr>
        <w:t>(2021)</w:t>
      </w:r>
      <w:r>
        <w:rPr>
          <w:rFonts w:cs="Arial"/>
        </w:rPr>
        <w:fldChar w:fldCharType="end"/>
      </w:r>
      <w:r>
        <w:rPr>
          <w:rFonts w:cs="Arial"/>
        </w:rPr>
        <w:t>, which includes high-co</w:t>
      </w:r>
      <w:r w:rsidR="00656277">
        <w:rPr>
          <w:rFonts w:cs="Arial"/>
        </w:rPr>
        <w:t>v</w:t>
      </w:r>
      <w:r>
        <w:rPr>
          <w:rFonts w:cs="Arial"/>
        </w:rPr>
        <w:t xml:space="preserve">erage 3D landmarked crania with 412 landmarks (82 fixed landmarks, 185 curved semilandmarks and 145 surface semilandmarks) of 136 adult individuals reconstructed in virtual 3D images. 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3B2E6E">
        <w:rPr>
          <w:rFonts w:cs="Arial"/>
        </w:rPr>
        <w:t>(R Core Team, 2021)</w:t>
      </w:r>
      <w:r>
        <w:rPr>
          <w:rFonts w:cs="Arial"/>
        </w:rPr>
        <w:fldChar w:fldCharType="end"/>
      </w:r>
      <w:r>
        <w:rPr>
          <w:rFonts w:cs="Arial"/>
        </w:rPr>
        <w:t>. The code</w:t>
      </w:r>
      <w:r w:rsidR="00582394">
        <w:rPr>
          <w:rFonts w:cs="Arial"/>
        </w:rPr>
        <w:t xml:space="preserve"> </w:t>
      </w:r>
      <w:r>
        <w:rPr>
          <w:rFonts w:cs="Arial"/>
        </w:rPr>
        <w:t>and raw data</w:t>
      </w:r>
      <w:r w:rsidR="00582394">
        <w:rPr>
          <w:rFonts w:cs="Arial"/>
        </w:rPr>
        <w:t xml:space="preserve"> are available </w:t>
      </w:r>
      <w:hyperlink r:id="rId12" w:history="1">
        <w:r w:rsidR="00184527" w:rsidRPr="00184527">
          <w:rPr>
            <w:rStyle w:val="Hyperlink"/>
            <w:rFonts w:cs="Arial"/>
          </w:rPr>
          <w:t>here</w:t>
        </w:r>
      </w:hyperlink>
      <w:r w:rsidR="00184527">
        <w:rPr>
          <w:rFonts w:cs="Arial"/>
        </w:rPr>
        <w:t>.</w:t>
      </w:r>
    </w:p>
    <w:p w14:paraId="489159E3" w14:textId="55CD58A4" w:rsidR="00582394" w:rsidRDefault="00582394" w:rsidP="004F08F2">
      <w:pPr>
        <w:rPr>
          <w:rFonts w:cs="Arial"/>
        </w:rPr>
      </w:pPr>
      <w:r>
        <w:rPr>
          <w:rFonts w:cs="Arial"/>
        </w:rPr>
        <w:t>We</w:t>
      </w:r>
      <w:r w:rsidR="004F08F2" w:rsidRPr="00224247">
        <w:rPr>
          <w:rFonts w:cs="Arial"/>
        </w:rPr>
        <w:t xml:space="preserve"> identified four linear measurement protocols that represent traditional morphometric methods commonly used in Australian mammal taxonomy, but are also specific to </w:t>
      </w:r>
      <w:r w:rsidR="004F08F2" w:rsidRPr="00224247">
        <w:rPr>
          <w:rFonts w:cs="Arial"/>
          <w:i/>
        </w:rPr>
        <w:t>Antechinus</w:t>
      </w:r>
      <w:r w:rsidR="004F08F2" w:rsidRPr="00224247">
        <w:rPr>
          <w:rFonts w:cs="Arial"/>
        </w:rPr>
        <w:t>. These include a protocol used for a species containe</w:t>
      </w:r>
      <w:r w:rsidR="004F08F2">
        <w:rPr>
          <w:rFonts w:cs="Arial"/>
        </w:rPr>
        <w:t>d in the species complex studied</w:t>
      </w:r>
      <w:r w:rsidR="004F08F2" w:rsidRPr="00224247">
        <w:rPr>
          <w:rFonts w:cs="Arial"/>
        </w:rPr>
        <w:t xml:space="preserve"> here, </w:t>
      </w:r>
      <w:r w:rsidR="004F08F2" w:rsidRPr="00224247">
        <w:rPr>
          <w:rFonts w:cs="Arial"/>
          <w:i/>
        </w:rPr>
        <w:t>A. subtropicu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xgPKyhxC","properties":{"formattedCitation":"(Van Dyck &amp; Crowther, 2000)","plainCitation":"(Van Dyck &amp; Crowther, 2000)","noteIndex":0},"citationItems":[{"id":762,"uris":["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004F08F2" w:rsidRPr="00224247">
        <w:rPr>
          <w:rFonts w:cs="Arial"/>
        </w:rPr>
        <w:fldChar w:fldCharType="separate"/>
      </w:r>
      <w:r w:rsidR="003B2E6E" w:rsidRPr="003B2E6E">
        <w:rPr>
          <w:rFonts w:cs="Arial"/>
        </w:rPr>
        <w:t>(Van Dyck &amp; Crowther, 2000)</w:t>
      </w:r>
      <w:r w:rsidR="004F08F2" w:rsidRPr="00224247">
        <w:rPr>
          <w:rFonts w:cs="Arial"/>
        </w:rPr>
        <w:fldChar w:fldCharType="end"/>
      </w:r>
      <w:r w:rsidR="004F08F2" w:rsidRPr="00224247">
        <w:rPr>
          <w:rFonts w:cs="Arial"/>
        </w:rPr>
        <w:t>, a sister species of the species complex</w:t>
      </w:r>
      <w:r w:rsidR="004F08F2">
        <w:rPr>
          <w:rFonts w:cs="Arial"/>
        </w:rPr>
        <w:t xml:space="preserve"> studied here</w:t>
      </w:r>
      <w:r w:rsidR="004F08F2" w:rsidRPr="00224247">
        <w:rPr>
          <w:rFonts w:cs="Arial"/>
        </w:rPr>
        <w:t>,</w:t>
      </w:r>
      <w:r w:rsidR="004F08F2" w:rsidRPr="00224247">
        <w:rPr>
          <w:rFonts w:cs="Arial"/>
          <w:i/>
        </w:rPr>
        <w:t xml:space="preserve"> A. </w:t>
      </w:r>
      <w:proofErr w:type="spellStart"/>
      <w:r w:rsidR="004F08F2" w:rsidRPr="00224247">
        <w:rPr>
          <w:rFonts w:cs="Arial"/>
          <w:i/>
        </w:rPr>
        <w:t>agilis</w:t>
      </w:r>
      <w:proofErr w:type="spellEnd"/>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D0Ff4xSd","properties":{"formattedCitation":"(Dickman et al., 1998)","plainCitation":"(Dickman et al., 1998)","noteIndex":0},"citationItems":[{"id":767,"uris":["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004F08F2" w:rsidRPr="00224247">
        <w:rPr>
          <w:rFonts w:cs="Arial"/>
        </w:rPr>
        <w:fldChar w:fldCharType="separate"/>
      </w:r>
      <w:r w:rsidR="003B2E6E" w:rsidRPr="003B2E6E">
        <w:rPr>
          <w:rFonts w:cs="Arial"/>
        </w:rPr>
        <w:t>(Dickman et al., 1998)</w:t>
      </w:r>
      <w:r w:rsidR="004F08F2" w:rsidRPr="00224247">
        <w:rPr>
          <w:rFonts w:cs="Arial"/>
        </w:rPr>
        <w:fldChar w:fldCharType="end"/>
      </w:r>
      <w:r w:rsidR="004F08F2" w:rsidRPr="00224247">
        <w:rPr>
          <w:rFonts w:cs="Arial"/>
        </w:rPr>
        <w:t xml:space="preserve">, a species within the genus </w:t>
      </w:r>
      <w:r w:rsidR="004F08F2" w:rsidRPr="00224247">
        <w:rPr>
          <w:rFonts w:cs="Arial"/>
          <w:i/>
        </w:rPr>
        <w:t>Antechinus</w:t>
      </w:r>
      <w:r w:rsidR="004F08F2" w:rsidRPr="00224247">
        <w:rPr>
          <w:rFonts w:cs="Arial"/>
        </w:rPr>
        <w:t xml:space="preserve">, </w:t>
      </w:r>
      <w:r w:rsidR="004F08F2" w:rsidRPr="00224247">
        <w:rPr>
          <w:rFonts w:cs="Arial"/>
          <w:i/>
        </w:rPr>
        <w:t>A. flavipes</w:t>
      </w:r>
      <w:r w:rsidR="004F08F2" w:rsidRPr="00224247">
        <w:rPr>
          <w:rFonts w:cs="Arial"/>
        </w:rPr>
        <w:t xml:space="preserve"> </w:t>
      </w:r>
      <w:r w:rsidR="004F08F2" w:rsidRPr="00224247">
        <w:rPr>
          <w:rFonts w:cs="Arial"/>
        </w:rPr>
        <w:fldChar w:fldCharType="begin"/>
      </w:r>
      <w:r w:rsidR="00D509FE">
        <w:rPr>
          <w:rFonts w:cs="Arial"/>
        </w:rPr>
        <w:instrText xml:space="preserve"> ADDIN ZOTERO_ITEM CSL_CITATION {"citationID":"oVbOAOlJ","properties":{"formattedCitation":"(Baker &amp; Van Dyck, 2013)","plainCitation":"(Baker &amp; Van Dyck, 2013)","noteIndex":0},"citationItems":[{"id":715,"uris":["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004F08F2" w:rsidRPr="00224247">
        <w:rPr>
          <w:rFonts w:cs="Arial"/>
        </w:rPr>
        <w:fldChar w:fldCharType="separate"/>
      </w:r>
      <w:r w:rsidR="00D509FE" w:rsidRPr="00D509FE">
        <w:rPr>
          <w:rFonts w:cs="Arial"/>
        </w:rPr>
        <w:t>(Baker &amp; Van Dyck, 2013)</w:t>
      </w:r>
      <w:r w:rsidR="004F08F2" w:rsidRPr="00224247">
        <w:rPr>
          <w:rFonts w:cs="Arial"/>
        </w:rPr>
        <w:fldChar w:fldCharType="end"/>
      </w:r>
      <w:r w:rsidR="004F08F2" w:rsidRPr="00224247">
        <w:rPr>
          <w:rFonts w:cs="Arial"/>
        </w:rPr>
        <w:t xml:space="preserve">, and a comprehensive protocol that was developed for </w:t>
      </w:r>
      <w:proofErr w:type="spellStart"/>
      <w:r w:rsidR="004F08F2" w:rsidRPr="00224247">
        <w:rPr>
          <w:rFonts w:cs="Arial"/>
        </w:rPr>
        <w:t>Peramelemorphs</w:t>
      </w:r>
      <w:proofErr w:type="spellEnd"/>
      <w:r w:rsidR="004F08F2" w:rsidRPr="00224247">
        <w:rPr>
          <w:rFonts w:cs="Arial"/>
        </w:rPr>
        <w:t xml:space="preserve"> (bandicoots) </w:t>
      </w:r>
      <w:r w:rsidR="004F08F2" w:rsidRPr="00224247">
        <w:rPr>
          <w:rFonts w:cs="Arial"/>
        </w:rPr>
        <w:fldChar w:fldCharType="begin"/>
      </w:r>
      <w:r w:rsidR="003B2E6E">
        <w:rPr>
          <w:rFonts w:cs="Arial"/>
        </w:rPr>
        <w:instrText xml:space="preserve"> ADDIN ZOTERO_ITEM CSL_CITATION {"citationID":"2D5pf85M","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sidRPr="00224247">
        <w:rPr>
          <w:rFonts w:cs="Arial"/>
        </w:rPr>
        <w:fldChar w:fldCharType="separate"/>
      </w:r>
      <w:r w:rsidR="003B2E6E" w:rsidRPr="003B2E6E">
        <w:rPr>
          <w:rFonts w:cs="Arial"/>
        </w:rPr>
        <w:t>(Travouillon, 2016)</w:t>
      </w:r>
      <w:r w:rsidR="004F08F2" w:rsidRPr="00224247">
        <w:rPr>
          <w:rFonts w:cs="Arial"/>
        </w:rPr>
        <w:fldChar w:fldCharType="end"/>
      </w:r>
      <w:r w:rsidR="004F08F2" w:rsidRPr="00224247">
        <w:rPr>
          <w:rFonts w:cs="Arial"/>
        </w:rPr>
        <w:t xml:space="preserve">. The last protocol </w:t>
      </w:r>
      <w:proofErr w:type="gramStart"/>
      <w:r w:rsidR="004F08F2" w:rsidRPr="00224247">
        <w:rPr>
          <w:rFonts w:cs="Arial"/>
        </w:rPr>
        <w:t>is not necessarily expected</w:t>
      </w:r>
      <w:proofErr w:type="gramEnd"/>
      <w:r w:rsidR="004F08F2" w:rsidRPr="00224247">
        <w:rPr>
          <w:rFonts w:cs="Arial"/>
        </w:rPr>
        <w:t xml:space="preserve"> to apply well to the genus </w:t>
      </w:r>
      <w:r w:rsidR="004F08F2" w:rsidRPr="00224247">
        <w:rPr>
          <w:rFonts w:cs="Arial"/>
          <w:i/>
        </w:rPr>
        <w:t xml:space="preserve">Antechinus </w:t>
      </w:r>
      <w:r w:rsidR="004F08F2" w:rsidRPr="00224247">
        <w:rPr>
          <w:rFonts w:cs="Arial"/>
        </w:rPr>
        <w:t xml:space="preserve">because it was designed for a different order of marsupials. However, it </w:t>
      </w:r>
      <w:proofErr w:type="gramStart"/>
      <w:r w:rsidR="004F08F2" w:rsidRPr="00224247">
        <w:rPr>
          <w:rFonts w:cs="Arial"/>
        </w:rPr>
        <w:t>was chosen</w:t>
      </w:r>
      <w:proofErr w:type="gramEnd"/>
      <w:r w:rsidR="004F08F2" w:rsidRPr="00224247">
        <w:rPr>
          <w:rFonts w:cs="Arial"/>
        </w:rPr>
        <w:t xml:space="preserve"> as a useful comparison of performance with the other three sets of linear measurements, representing one of the most comprehensive protocols in the morphometric study of Australian mammals. All of these protocols differ from each other, but overlap in some measurements (</w:t>
      </w:r>
      <w:r w:rsidR="004F08F2" w:rsidRPr="00224247">
        <w:rPr>
          <w:rFonts w:cs="Arial"/>
        </w:rPr>
        <w:fldChar w:fldCharType="begin"/>
      </w:r>
      <w:r w:rsidR="004F08F2" w:rsidRPr="00224247">
        <w:rPr>
          <w:rFonts w:cs="Arial"/>
        </w:rPr>
        <w:instrText xml:space="preserve"> REF _Ref68060630 \h  \* MERGEFORMAT </w:instrText>
      </w:r>
      <w:r w:rsidR="004F08F2" w:rsidRPr="00224247">
        <w:rPr>
          <w:rFonts w:cs="Arial"/>
        </w:rPr>
      </w:r>
      <w:r w:rsidR="004F08F2" w:rsidRPr="00224247">
        <w:rPr>
          <w:rFonts w:cs="Arial"/>
        </w:rPr>
        <w:fldChar w:fldCharType="separate"/>
      </w:r>
      <w:r w:rsidR="003C60C0" w:rsidRPr="003C60C0">
        <w:rPr>
          <w:rFonts w:cs="Arial"/>
        </w:rPr>
        <w:t xml:space="preserve">Table </w:t>
      </w:r>
      <w:r w:rsidR="003C60C0" w:rsidRPr="003C60C0">
        <w:rPr>
          <w:rFonts w:cs="Arial"/>
          <w:noProof/>
        </w:rPr>
        <w:t>1</w:t>
      </w:r>
      <w:r w:rsidR="004F08F2" w:rsidRPr="00224247">
        <w:rPr>
          <w:rFonts w:cs="Arial"/>
        </w:rPr>
        <w:fldChar w:fldCharType="end"/>
      </w:r>
      <w:r w:rsidR="004F08F2" w:rsidRPr="00224247">
        <w:rPr>
          <w:rFonts w:cs="Arial"/>
        </w:rPr>
        <w:t xml:space="preserve">). </w:t>
      </w:r>
    </w:p>
    <w:p w14:paraId="57731B15" w14:textId="084C94B8" w:rsidR="00582394" w:rsidRDefault="00582394" w:rsidP="004F08F2">
      <w:pPr>
        <w:rPr>
          <w:rFonts w:cs="Arial"/>
        </w:rPr>
      </w:pPr>
    </w:p>
    <w:p w14:paraId="7CF21734" w14:textId="2AD6AE7B" w:rsidR="00582394" w:rsidRDefault="00582394" w:rsidP="004F08F2">
      <w:pPr>
        <w:rPr>
          <w:rFonts w:cs="Arial"/>
        </w:rPr>
      </w:pPr>
    </w:p>
    <w:p w14:paraId="57D62DE9" w14:textId="77777777" w:rsidR="004F08F2" w:rsidRPr="00224247" w:rsidRDefault="003C60C0" w:rsidP="004F08F2">
      <w:pPr>
        <w:pStyle w:val="Caption"/>
      </w:pPr>
      <w:bookmarkStart w:id="9" w:name="_Ref68060630"/>
      <w:bookmarkStart w:id="10" w:name="_Toc77577545"/>
      <w:r w:rsidRPr="005744C0">
        <w:rPr>
          <w:b/>
        </w:rPr>
        <w:lastRenderedPageBreak/>
        <w:t xml:space="preserve">Table </w:t>
      </w:r>
      <w:r w:rsidR="00E571AB" w:rsidRPr="005744C0">
        <w:rPr>
          <w:b/>
        </w:rPr>
        <w:fldChar w:fldCharType="begin"/>
      </w:r>
      <w:r w:rsidR="00E571AB" w:rsidRPr="005744C0">
        <w:rPr>
          <w:b/>
        </w:rPr>
        <w:instrText xml:space="preserve"> SEQ Table \* ARABIC \s 1 </w:instrText>
      </w:r>
      <w:r w:rsidR="00E571AB" w:rsidRPr="005744C0">
        <w:rPr>
          <w:b/>
        </w:rPr>
        <w:fldChar w:fldCharType="separate"/>
      </w:r>
      <w:r w:rsidR="00B7799F" w:rsidRPr="005744C0">
        <w:rPr>
          <w:b/>
          <w:noProof/>
        </w:rPr>
        <w:t>1</w:t>
      </w:r>
      <w:r w:rsidR="00E571AB" w:rsidRPr="005744C0">
        <w:rPr>
          <w:b/>
          <w:noProof/>
        </w:rPr>
        <w:fldChar w:fldCharType="end"/>
      </w:r>
      <w:bookmarkEnd w:id="9"/>
      <w:r w:rsidR="004F08F2" w:rsidRPr="005744C0">
        <w:rPr>
          <w:b/>
        </w:rPr>
        <w:t>.</w:t>
      </w:r>
      <w:r w:rsidR="004F08F2" w:rsidRPr="00224247">
        <w:t xml:space="preserve"> Degree of overlap of linear measurements between protocols. The LMM protocols in the rows cover a fraction of the LMM protocols in the columns.</w:t>
      </w:r>
      <w:bookmarkEnd w:id="10"/>
    </w:p>
    <w:p w14:paraId="4EAC3B28" w14:textId="77777777"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7D665124" wp14:editId="5943DD8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14:paraId="606AE1D3" w14:textId="77777777" w:rsidR="00582394" w:rsidRDefault="00582394" w:rsidP="004F08F2">
      <w:pPr>
        <w:rPr>
          <w:rFonts w:cs="Arial"/>
        </w:rPr>
      </w:pPr>
    </w:p>
    <w:p w14:paraId="40663C82" w14:textId="33BDC805" w:rsidR="004F08F2" w:rsidRPr="00224247" w:rsidRDefault="004F08F2" w:rsidP="004F08F2">
      <w:pPr>
        <w:rPr>
          <w:rFonts w:cs="Arial"/>
        </w:rPr>
      </w:pPr>
      <w:r w:rsidRPr="00224247">
        <w:rPr>
          <w:rFonts w:cs="Arial"/>
        </w:rPr>
        <w:t xml:space="preserve">To obtain the linear measurement data, </w:t>
      </w:r>
      <w:r w:rsidR="00582394">
        <w:rPr>
          <w:rFonts w:cs="Arial"/>
        </w:rPr>
        <w:t>we</w:t>
      </w:r>
      <w:r w:rsidRPr="00224247">
        <w:rPr>
          <w:rFonts w:cs="Arial"/>
        </w:rPr>
        <w:t xml:space="preserve"> extracted the linear distances </w:t>
      </w:r>
      <w:r>
        <w:rPr>
          <w:rFonts w:cs="Arial"/>
        </w:rPr>
        <w:t>of</w:t>
      </w:r>
      <w:r w:rsidRPr="00224247">
        <w:rPr>
          <w:rFonts w:cs="Arial"/>
        </w:rPr>
        <w:t xml:space="preserve"> each protocol that </w:t>
      </w:r>
      <w:proofErr w:type="gramStart"/>
      <w:r w:rsidRPr="00224247">
        <w:rPr>
          <w:rFonts w:cs="Arial"/>
        </w:rPr>
        <w:t>could be estimated</w:t>
      </w:r>
      <w:proofErr w:type="gramEnd"/>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w:t>
      </w:r>
      <w:r w:rsidR="00582394">
        <w:rPr>
          <w:rFonts w:cs="Arial"/>
        </w:rPr>
        <w:t>we</w:t>
      </w:r>
      <w:r w:rsidRPr="00224247">
        <w:rPr>
          <w:rFonts w:cs="Arial"/>
        </w:rPr>
        <w:t xml:space="preserve"> assume that slight inconsistencies between linear-based and 3D landmark-based distances are acceptable because they </w:t>
      </w:r>
      <w:proofErr w:type="gramStart"/>
      <w:r w:rsidRPr="00224247">
        <w:rPr>
          <w:rFonts w:cs="Arial"/>
        </w:rPr>
        <w:t>were taken</w:t>
      </w:r>
      <w:proofErr w:type="gramEnd"/>
      <w:r w:rsidRPr="00224247">
        <w:rPr>
          <w:rFonts w:cs="Arial"/>
        </w:rPr>
        <w:t xml:space="preserve"> in a consistent fashion and the representation of shape taken with the linear distances is not lost. </w:t>
      </w:r>
      <w:r w:rsidR="00582394">
        <w:rPr>
          <w:rFonts w:cs="Arial"/>
        </w:rPr>
        <w:t>We</w:t>
      </w:r>
      <w:r w:rsidRPr="00224247">
        <w:rPr>
          <w:rFonts w:cs="Arial"/>
        </w:rPr>
        <w:t xml:space="preserve"> averaged right and left measurements whenever possible. </w:t>
      </w:r>
    </w:p>
    <w:p w14:paraId="2D2C0BF0" w14:textId="77777777" w:rsidR="004F08F2" w:rsidRPr="00D144C6" w:rsidRDefault="004F08F2" w:rsidP="004F08F2">
      <w:pPr>
        <w:pStyle w:val="Heading3"/>
        <w:numPr>
          <w:ilvl w:val="0"/>
          <w:numId w:val="0"/>
        </w:numPr>
      </w:pPr>
      <w:bookmarkStart w:id="11" w:name="_Toc77580990"/>
      <w:r w:rsidRPr="00D144C6">
        <w:t>Isometry and allometry</w:t>
      </w:r>
      <w:bookmarkEnd w:id="11"/>
    </w:p>
    <w:p w14:paraId="0DD2BF52" w14:textId="1BCF00F5"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w:t>
      </w:r>
      <w:proofErr w:type="gramStart"/>
      <w:r w:rsidRPr="00D144C6">
        <w:rPr>
          <w:rFonts w:cs="Arial"/>
        </w:rPr>
        <w:t>is generally removed</w:t>
      </w:r>
      <w:proofErr w:type="gramEnd"/>
      <w:r w:rsidRPr="00D144C6">
        <w:rPr>
          <w:rFonts w:cs="Arial"/>
        </w:rPr>
        <w:t xml:space="preserve">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B2E6E">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itemData":{"id":1050,"type":"book","ISBN":"0-470-69962-0","publisher":"John Wiley &amp; Sons","title":"Statistical shape analysis: with applications in R","volume":"995","author":[{"family":"Dryden","given":"I. L."},{"family":"Mardia","given":"K. V."}],"issued":{"date-parts":[["2016"]]}}},{"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B2E6E" w:rsidRPr="003B2E6E">
        <w:rPr>
          <w:rFonts w:cs="Arial"/>
        </w:rPr>
        <w:t>(Dryden &amp; Mardia, 2016; Klingenberg, 2016)</w:t>
      </w:r>
      <w:r w:rsidRPr="00D144C6">
        <w:rPr>
          <w:rFonts w:cs="Arial"/>
        </w:rPr>
        <w:fldChar w:fldCharType="end"/>
      </w:r>
      <w:r>
        <w:rPr>
          <w:rFonts w:cs="Arial"/>
        </w:rPr>
        <w:t xml:space="preserve"> for each </w:t>
      </w:r>
      <w:r w:rsidR="000B347C">
        <w:rPr>
          <w:rFonts w:cs="Arial"/>
        </w:rPr>
        <w:t>specimen</w:t>
      </w:r>
      <w:r w:rsidRPr="00D144C6">
        <w:rPr>
          <w:rFonts w:cs="Arial"/>
        </w:rPr>
        <w:t xml:space="preserve">. </w:t>
      </w:r>
      <w:r w:rsidR="000B347C">
        <w:rPr>
          <w:rFonts w:cs="Arial"/>
        </w:rPr>
        <w:t>Centroid size</w:t>
      </w:r>
      <w:r w:rsidRPr="00D144C6">
        <w:rPr>
          <w:rFonts w:cs="Arial"/>
        </w:rPr>
        <w:t xml:space="preserve"> </w:t>
      </w:r>
      <w:proofErr w:type="gramStart"/>
      <w:r w:rsidRPr="00D144C6">
        <w:rPr>
          <w:rFonts w:cs="Arial"/>
        </w:rPr>
        <w:t>can be used</w:t>
      </w:r>
      <w:proofErr w:type="gramEnd"/>
      <w:r w:rsidRPr="00D144C6">
        <w:rPr>
          <w:rFonts w:cs="Arial"/>
        </w:rPr>
        <w:t xml:space="preserve">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xml:space="preserve">, </w:t>
      </w:r>
      <w:r w:rsidR="000B347C">
        <w:rPr>
          <w:rFonts w:cs="Arial"/>
        </w:rPr>
        <w:t>we</w:t>
      </w:r>
      <w:r w:rsidRPr="00D144C6">
        <w:rPr>
          <w:rFonts w:cs="Arial"/>
        </w:rPr>
        <w:t xml:space="preserve">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lastRenderedPageBreak/>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sidR="003B2E6E">
        <w:rPr>
          <w:rFonts w:cs="Arial"/>
        </w:rPr>
        <w:instrText xml:space="preserve"> ADDIN ZOTERO_ITEM CSL_CITATION {"citationID":"MSAmpspi","properties":{"formattedCitation":"(Claude, 2013; Mosimann, 1970)","plainCitation":"(Claude, 2013; Mosimann, 1970)","noteIndex":0},"citationItems":[{"id":984,"uris":["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003B2E6E" w:rsidRPr="003B2E6E">
        <w:rPr>
          <w:rFonts w:cs="Arial"/>
        </w:rPr>
        <w:t>(Claude, 2013; Mosimann, 1970)</w:t>
      </w:r>
      <w:r w:rsidRPr="00D144C6">
        <w:rPr>
          <w:rFonts w:cs="Arial"/>
        </w:rPr>
        <w:fldChar w:fldCharType="end"/>
      </w:r>
      <w:r w:rsidRPr="00D144C6">
        <w:rPr>
          <w:rFonts w:cs="Arial"/>
        </w:rPr>
        <w:t xml:space="preserve">. </w:t>
      </w:r>
    </w:p>
    <w:p w14:paraId="69026B0D" w14:textId="7ACC251B" w:rsidR="004F08F2" w:rsidRDefault="004F08F2" w:rsidP="004F08F2">
      <w:pPr>
        <w:rPr>
          <w:rFonts w:cs="Arial"/>
        </w:rPr>
      </w:pPr>
      <w:r w:rsidRPr="00D144C6">
        <w:rPr>
          <w:rFonts w:cs="Arial"/>
        </w:rPr>
        <w:t xml:space="preserve">There is ample evidence in GMM that patterns of allometry can seriously impact the interpretation of shape variation </w:t>
      </w:r>
      <w:r w:rsidRPr="00D144C6">
        <w:rPr>
          <w:rFonts w:cs="Arial"/>
        </w:rPr>
        <w:fldChar w:fldCharType="begin"/>
      </w:r>
      <w:r w:rsidR="001B68C1">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VYXXLJzP/iSlwgrMN","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B2E6E" w:rsidRPr="003B2E6E">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 In order to assess the effect of allometry, </w:t>
      </w:r>
      <w:r w:rsidR="000B347C">
        <w:rPr>
          <w:rFonts w:cs="Arial"/>
        </w:rPr>
        <w:t>we</w:t>
      </w:r>
      <w:r w:rsidRPr="00D144C6">
        <w:rPr>
          <w:rFonts w:cs="Arial"/>
        </w:rPr>
        <w:t xml:space="preserve"> regressed the</w:t>
      </w:r>
      <w:r w:rsidR="000B347C">
        <w:rPr>
          <w:rFonts w:cs="Arial"/>
        </w:rPr>
        <w:t xml:space="preserve"> Procrustes</w:t>
      </w:r>
      <w:r>
        <w:rPr>
          <w:rFonts w:cs="Arial"/>
        </w:rPr>
        <w:t xml:space="preserve"> </w:t>
      </w:r>
      <w:r w:rsidRPr="00D144C6">
        <w:rPr>
          <w:rFonts w:cs="Arial"/>
        </w:rPr>
        <w:t>shape variation</w:t>
      </w:r>
      <w:r w:rsidR="000B347C">
        <w:rPr>
          <w:rFonts w:cs="Arial"/>
        </w:rPr>
        <w:t xml:space="preserve"> vs log(centroid size)</w:t>
      </w:r>
      <w:r>
        <w:rPr>
          <w:rFonts w:cs="Arial"/>
        </w:rPr>
        <w:t xml:space="preserve"> </w:t>
      </w:r>
      <w:r w:rsidR="000B347C">
        <w:rPr>
          <w:rFonts w:cs="Arial"/>
        </w:rPr>
        <w:t xml:space="preserve">with the “geomorph” </w:t>
      </w:r>
      <w:r w:rsidR="000B347C">
        <w:rPr>
          <w:rFonts w:cs="Arial"/>
        </w:rPr>
        <w:fldChar w:fldCharType="begin"/>
      </w:r>
      <w:r w:rsidR="00CA0071">
        <w:rPr>
          <w:rFonts w:cs="Arial"/>
        </w:rPr>
        <w:instrText xml:space="preserve"> ADDIN ZOTERO_ITEM CSL_CITATION {"citationID":"RJrRwupJ","properties":{"formattedCitation":"(Adams &amp; Ot\\uc0\\u225{}rola\\uc0\\u8208{}Castillo, 2013)","plainCitation":"(Adams &amp; Otárola</w:instrText>
      </w:r>
      <w:r w:rsidR="00CA0071">
        <w:rPr>
          <w:rFonts w:ascii="Cambria Math" w:hAnsi="Cambria Math" w:cs="Cambria Math"/>
        </w:rPr>
        <w:instrText>‐</w:instrText>
      </w:r>
      <w:r w:rsidR="00CA0071">
        <w:rPr>
          <w:rFonts w:cs="Arial"/>
        </w:rPr>
        <w:instrText>Castillo, 2013)","noteIndex":0},"citationItems":[{"id":626,"uris":["http://zotero.org/users/6819309/items/SDPTR6TG"],"itemData":{"id":626,"type":"article-journal","container-title":"Methods in Ecology and Evolution","ISSN":"2041-210X","issue":"4","journalAbbreviation":"Methods in Ecology and Evolution","page":"393-399","title":"geomorph: an R package for the collection and analysis of geometric morphometric shape data","volume":"4","author":[{"family":"Adams","given":"D. C."},{"family":"Otárola</w:instrText>
      </w:r>
      <w:r w:rsidR="00CA0071">
        <w:rPr>
          <w:rFonts w:ascii="Cambria Math" w:hAnsi="Cambria Math" w:cs="Cambria Math"/>
        </w:rPr>
        <w:instrText>‐</w:instrText>
      </w:r>
      <w:r w:rsidR="00CA0071">
        <w:rPr>
          <w:rFonts w:cs="Arial"/>
        </w:rPr>
        <w:instrText xml:space="preserve">Castillo","given":"E."}],"issued":{"date-parts":[["2013"]]}}}],"schema":"https://github.com/citation-style-language/schema/raw/master/csl-citation.json"} </w:instrText>
      </w:r>
      <w:r w:rsidR="000B347C">
        <w:rPr>
          <w:rFonts w:cs="Arial"/>
        </w:rPr>
        <w:fldChar w:fldCharType="separate"/>
      </w:r>
      <w:r w:rsidR="00CA0071" w:rsidRPr="00CA0071">
        <w:rPr>
          <w:rFonts w:cs="Arial"/>
        </w:rPr>
        <w:t xml:space="preserve">(Adams &amp; </w:t>
      </w:r>
      <w:proofErr w:type="spellStart"/>
      <w:r w:rsidR="00CA0071" w:rsidRPr="00CA0071">
        <w:rPr>
          <w:rFonts w:cs="Arial"/>
        </w:rPr>
        <w:t>Otárola</w:t>
      </w:r>
      <w:proofErr w:type="spellEnd"/>
      <w:r w:rsidR="00CA0071" w:rsidRPr="00CA0071">
        <w:rPr>
          <w:rFonts w:cs="Arial"/>
        </w:rPr>
        <w:t>‐Castillo, 2013)</w:t>
      </w:r>
      <w:r w:rsidR="000B347C">
        <w:rPr>
          <w:rFonts w:cs="Arial"/>
        </w:rPr>
        <w:fldChar w:fldCharType="end"/>
      </w:r>
      <w:r w:rsidR="000B347C">
        <w:rPr>
          <w:rFonts w:cs="Arial"/>
        </w:rPr>
        <w:t xml:space="preserve"> function “</w:t>
      </w:r>
      <w:proofErr w:type="spellStart"/>
      <w:r w:rsidR="000B347C">
        <w:rPr>
          <w:rFonts w:cs="Arial"/>
        </w:rPr>
        <w:t>p</w:t>
      </w:r>
      <w:r w:rsidR="000B347C" w:rsidRPr="00D144C6">
        <w:rPr>
          <w:rFonts w:cs="Arial"/>
        </w:rPr>
        <w:t>rocD.lm</w:t>
      </w:r>
      <w:proofErr w:type="spellEnd"/>
      <w:r w:rsidR="000B347C">
        <w:rPr>
          <w:rFonts w:cs="Arial"/>
        </w:rPr>
        <w:t>”.</w:t>
      </w:r>
      <w:r w:rsidR="00512632">
        <w:rPr>
          <w:rFonts w:cs="Arial"/>
        </w:rPr>
        <w:t xml:space="preserve"> </w:t>
      </w:r>
      <w:r w:rsidR="00C32608">
        <w:rPr>
          <w:rFonts w:cs="Arial"/>
        </w:rPr>
        <w:t>For LMM, we regressed the linear data</w:t>
      </w:r>
      <w:r w:rsidRPr="00D144C6">
        <w:rPr>
          <w:rFonts w:cs="Arial"/>
        </w:rPr>
        <w:t xml:space="preserve"> </w:t>
      </w:r>
      <w:r w:rsidR="00923E1F">
        <w:rPr>
          <w:rFonts w:cs="Arial"/>
        </w:rPr>
        <w:t>vs</w:t>
      </w:r>
      <w:r w:rsidRPr="00D144C6">
        <w:rPr>
          <w:rFonts w:cs="Arial"/>
        </w:rPr>
        <w:t xml:space="preserve"> </w:t>
      </w:r>
      <w:r w:rsidR="00923E1F">
        <w:rPr>
          <w:rFonts w:cs="Arial"/>
        </w:rPr>
        <w:t>log(</w:t>
      </w:r>
      <w:r w:rsidRPr="00D144C6">
        <w:rPr>
          <w:rFonts w:cs="Arial"/>
        </w:rPr>
        <w:t>geometric mean</w:t>
      </w:r>
      <w:r w:rsidR="00923E1F">
        <w:rPr>
          <w:rFonts w:cs="Arial"/>
        </w:rPr>
        <w:t>) with the “</w:t>
      </w:r>
      <w:proofErr w:type="spellStart"/>
      <w:r w:rsidR="00923E1F">
        <w:rPr>
          <w:rFonts w:cs="Arial"/>
        </w:rPr>
        <w:t>lm.rrpp</w:t>
      </w:r>
      <w:proofErr w:type="spellEnd"/>
      <w:r w:rsidR="00923E1F">
        <w:rPr>
          <w:rFonts w:cs="Arial"/>
        </w:rPr>
        <w:t>” function of the “RRPP” package</w:t>
      </w:r>
      <w:r w:rsidR="00D95833">
        <w:rPr>
          <w:rFonts w:cs="Arial"/>
        </w:rPr>
        <w:t xml:space="preserve"> </w:t>
      </w:r>
      <w:r w:rsidR="00D95833">
        <w:rPr>
          <w:rFonts w:cs="Arial"/>
        </w:rPr>
        <w:fldChar w:fldCharType="begin"/>
      </w:r>
      <w:r w:rsidR="00E612B3">
        <w:rPr>
          <w:rFonts w:cs="Arial"/>
        </w:rPr>
        <w:instrText xml:space="preserve"> ADDIN ZOTERO_ITEM CSL_CITATION {"citationID":"79Pi9wyI","properties":{"formattedCitation":"(Collyer &amp; Adams, 2018)","plainCitation":"(Collyer &amp; Adams, 2018)","noteIndex":0},"citationItems":[{"id":1357,"uris":["http://zotero.org/users/6819309/items/CMR55DSE"],"itemData":{"id":1357,"type":"article-journal","container-title":"Methods in Ecology and Evolution","ISSN":"2041-210X","issue":"7","journalAbbreviation":"Methods in Ecology and Evolution","note":"publisher: Wiley Online Library","page":"1772-1779","title":"RRPP: An r package for fitting linear models to high</w:instrText>
      </w:r>
      <w:r w:rsidR="00E612B3">
        <w:rPr>
          <w:rFonts w:ascii="Cambria Math" w:hAnsi="Cambria Math" w:cs="Cambria Math"/>
        </w:rPr>
        <w:instrText>‐</w:instrText>
      </w:r>
      <w:r w:rsidR="00E612B3">
        <w:rPr>
          <w:rFonts w:cs="Arial"/>
        </w:rPr>
        <w:instrText xml:space="preserve">dimensional data using residual randomization","volume":"9","author":[{"family":"Collyer","given":"M. L."},{"family":"Adams","given":"D. C."}],"issued":{"date-parts":[["2018"]]}}}],"schema":"https://github.com/citation-style-language/schema/raw/master/csl-citation.json"} </w:instrText>
      </w:r>
      <w:r w:rsidR="00D95833">
        <w:rPr>
          <w:rFonts w:cs="Arial"/>
        </w:rPr>
        <w:fldChar w:fldCharType="separate"/>
      </w:r>
      <w:r w:rsidR="00D95833" w:rsidRPr="00D95833">
        <w:rPr>
          <w:rFonts w:cs="Arial"/>
        </w:rPr>
        <w:t>(Collyer &amp; Adams, 2018)</w:t>
      </w:r>
      <w:r w:rsidR="00D95833">
        <w:rPr>
          <w:rFonts w:cs="Arial"/>
        </w:rPr>
        <w:fldChar w:fldCharType="end"/>
      </w:r>
      <w:r w:rsidR="00D95833">
        <w:rPr>
          <w:rFonts w:cs="Arial"/>
        </w:rPr>
        <w:t>. We considered both centroid size and geometric mean as</w:t>
      </w:r>
      <w:r w:rsidRPr="00D144C6">
        <w:rPr>
          <w:rFonts w:cs="Arial"/>
        </w:rPr>
        <w:t xml:space="preserve"> proxies for size in the context of geometric and linear morphometrics</w:t>
      </w:r>
      <w:r w:rsidR="00D95833">
        <w:rPr>
          <w:rFonts w:cs="Arial"/>
        </w:rPr>
        <w:t>. We</w:t>
      </w:r>
      <w:r w:rsidRPr="00D144C6">
        <w:rPr>
          <w:rFonts w:cs="Arial"/>
        </w:rPr>
        <w:t xml:space="preserve"> also computed “allometry-free” datasets for the classification analyses below, by using the residuals from the allometric regression</w:t>
      </w:r>
      <w:r w:rsidR="00D95833">
        <w:rPr>
          <w:rFonts w:cs="Arial"/>
        </w:rPr>
        <w:t>s</w:t>
      </w:r>
      <w:r w:rsidRPr="00D144C6">
        <w:rPr>
          <w:rFonts w:cs="Arial"/>
        </w:rPr>
        <w:t>.</w:t>
      </w:r>
      <w:r>
        <w:rPr>
          <w:rFonts w:cs="Arial"/>
        </w:rPr>
        <w:t xml:space="preserve"> In summary, three types of morphological data </w:t>
      </w:r>
      <w:proofErr w:type="gramStart"/>
      <w:r>
        <w:rPr>
          <w:rFonts w:cs="Arial"/>
        </w:rPr>
        <w:t>were obtained and analysed for the LMM protocols and the GMM dataset</w:t>
      </w:r>
      <w:proofErr w:type="gramEnd"/>
      <w:r>
        <w:rPr>
          <w:rFonts w:cs="Arial"/>
        </w:rPr>
        <w:t xml:space="preserve">: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w:t>
      </w:r>
      <w:proofErr w:type="gramStart"/>
      <w:r>
        <w:rPr>
          <w:rFonts w:cs="Arial"/>
        </w:rPr>
        <w:t>is typically called</w:t>
      </w:r>
      <w:proofErr w:type="gramEnd"/>
      <w:r>
        <w:rPr>
          <w:rFonts w:cs="Arial"/>
        </w:rPr>
        <w:t xml:space="preserve"> “form” in geometric morphometrics (shape plus size).  However, for practical purposes, </w:t>
      </w:r>
      <w:r w:rsidR="00D95833">
        <w:rPr>
          <w:rFonts w:cs="Arial"/>
        </w:rPr>
        <w:t>we</w:t>
      </w:r>
      <w:r>
        <w:rPr>
          <w:rFonts w:cs="Arial"/>
        </w:rPr>
        <w:t xml:space="preserve"> will further call the types of morphological data explained above as “raw”, “isometry-free” and “allometry-free” shape, respectively. </w:t>
      </w:r>
      <w:r w:rsidR="00512632">
        <w:rPr>
          <w:rFonts w:cs="Arial"/>
        </w:rPr>
        <w:t xml:space="preserve">Allometric regressions were performed with </w:t>
      </w:r>
      <w:r w:rsidR="00A43621">
        <w:rPr>
          <w:rFonts w:cs="Arial"/>
        </w:rPr>
        <w:t>1000</w:t>
      </w:r>
      <w:r w:rsidR="00512632">
        <w:rPr>
          <w:rFonts w:cs="Arial"/>
        </w:rPr>
        <w:t xml:space="preserve"> permutations and p-values were cal</w:t>
      </w:r>
      <w:r w:rsidR="00A43621">
        <w:rPr>
          <w:rFonts w:cs="Arial"/>
        </w:rPr>
        <w:t xml:space="preserve">culated using Goodall’s F-test </w:t>
      </w:r>
      <w:r w:rsidR="00A43621">
        <w:rPr>
          <w:rFonts w:cs="Arial"/>
        </w:rPr>
        <w:fldChar w:fldCharType="begin"/>
      </w:r>
      <w:r w:rsidR="00A43621">
        <w:rPr>
          <w:rFonts w:cs="Arial"/>
        </w:rPr>
        <w:instrText xml:space="preserve"> ADDIN ZOTERO_ITEM CSL_CITATION {"citationID":"yloegOUr","properties":{"formattedCitation":"(Goodall, 1991)","plainCitation":"(Goodall, 1991)","noteIndex":0},"citationItems":[{"id":1378,"uris":["http://zotero.org/users/6819309/items/569EBKRJ"],"itemData":{"id":1378,"type":"article-journal","container-title":"Journal of the Royal Statistical Society: Series B (Methodological)","ISSN":"0035-9246","issue":"2","journalAbbreviation":"Journal of the Royal Statistical Society: Series B (Methodological)","note":"publisher: Wiley Online Library","page":"285-321","title":"Procrustes methods in the statistical analysis of shape","volume":"53","author":[{"family":"Goodall","given":"C."}],"issued":{"date-parts":[["1991"]]}}}],"schema":"https://github.com/citation-style-language/schema/raw/master/csl-citation.json"} </w:instrText>
      </w:r>
      <w:r w:rsidR="00A43621">
        <w:rPr>
          <w:rFonts w:cs="Arial"/>
        </w:rPr>
        <w:fldChar w:fldCharType="separate"/>
      </w:r>
      <w:r w:rsidR="00A43621" w:rsidRPr="00A43621">
        <w:rPr>
          <w:rFonts w:cs="Arial"/>
        </w:rPr>
        <w:t>(Goodall, 1991)</w:t>
      </w:r>
      <w:r w:rsidR="00A43621">
        <w:rPr>
          <w:rFonts w:cs="Arial"/>
        </w:rPr>
        <w:fldChar w:fldCharType="end"/>
      </w:r>
      <w:r w:rsidR="00512632">
        <w:rPr>
          <w:rFonts w:cs="Arial"/>
        </w:rPr>
        <w:t>.</w:t>
      </w:r>
    </w:p>
    <w:p w14:paraId="1CD1CFC1" w14:textId="77777777" w:rsidR="004F08F2" w:rsidRPr="00742541" w:rsidRDefault="004F08F2" w:rsidP="004F08F2">
      <w:pPr>
        <w:pStyle w:val="Heading3"/>
        <w:numPr>
          <w:ilvl w:val="0"/>
          <w:numId w:val="0"/>
        </w:numPr>
      </w:pPr>
      <w:bookmarkStart w:id="12" w:name="_Toc77580991"/>
      <w:r>
        <w:lastRenderedPageBreak/>
        <w:t>Ordination</w:t>
      </w:r>
      <w:bookmarkEnd w:id="12"/>
    </w:p>
    <w:p w14:paraId="381BE685" w14:textId="75C6789E" w:rsidR="004F08F2" w:rsidRPr="00D144C6" w:rsidRDefault="00395D4B" w:rsidP="004F08F2">
      <w:pPr>
        <w:rPr>
          <w:rFonts w:cs="Arial"/>
        </w:rPr>
      </w:pPr>
      <w:r>
        <w:rPr>
          <w:rFonts w:cs="Arial"/>
        </w:rPr>
        <w:t xml:space="preserve">To assess if the main variation of shape related to differentiation between species, we </w:t>
      </w:r>
      <w:r w:rsidR="004F08F2" w:rsidRPr="00D144C6">
        <w:rPr>
          <w:rFonts w:cs="Arial"/>
        </w:rPr>
        <w:t xml:space="preserve">computed Principal Component Analysis (PCA) for each treatment (raw, isometry-free and allometry-free measurements) and each linear measurement protocol and geometric morphometrics. </w:t>
      </w:r>
      <w:r w:rsidR="004F08F2">
        <w:rPr>
          <w:rFonts w:cs="Arial"/>
        </w:rPr>
        <w:t xml:space="preserve">However, note that lack of differentiation of groups in PC1/PC2 space does not mean that the groups are not differentiated; PCA is agnostic to groupings, such that variation that differentiates a particular group can also be “smeared” across many Principal components </w:t>
      </w:r>
      <w:r w:rsidR="004F08F2">
        <w:rPr>
          <w:rFonts w:cs="Arial"/>
        </w:rPr>
        <w:fldChar w:fldCharType="begin"/>
      </w:r>
      <w:r w:rsidR="001B68C1">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VYXXLJzP/4AUvMpyF","uris":["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4F08F2">
        <w:rPr>
          <w:rFonts w:cs="Arial"/>
        </w:rPr>
        <w:fldChar w:fldCharType="separate"/>
      </w:r>
      <w:r w:rsidR="003B2E6E" w:rsidRPr="003B2E6E">
        <w:rPr>
          <w:rFonts w:cs="Arial"/>
        </w:rPr>
        <w:t>(Bookstein, 2015, 2017a, 2017b; Klingenberg et al., 1996; Weisbecker et al., 2019)</w:t>
      </w:r>
      <w:r w:rsidR="004F08F2">
        <w:rPr>
          <w:rFonts w:cs="Arial"/>
        </w:rPr>
        <w:fldChar w:fldCharType="end"/>
      </w:r>
      <w:r w:rsidR="004F08F2">
        <w:rPr>
          <w:rFonts w:cs="Arial"/>
        </w:rPr>
        <w:t>.</w:t>
      </w:r>
    </w:p>
    <w:p w14:paraId="21675A21" w14:textId="77777777" w:rsidR="004F08F2" w:rsidRPr="00D144C6" w:rsidRDefault="004F08F2" w:rsidP="004F08F2">
      <w:pPr>
        <w:pStyle w:val="Heading3"/>
        <w:numPr>
          <w:ilvl w:val="0"/>
          <w:numId w:val="0"/>
        </w:numPr>
      </w:pPr>
      <w:bookmarkStart w:id="13" w:name="_Toc77580992"/>
      <w:r w:rsidRPr="00D144C6">
        <w:t xml:space="preserve">Classification </w:t>
      </w:r>
      <w:r>
        <w:t>rule</w:t>
      </w:r>
      <w:bookmarkEnd w:id="13"/>
    </w:p>
    <w:p w14:paraId="14F9675A" w14:textId="3A1134AD" w:rsidR="004F08F2" w:rsidRPr="00D144C6" w:rsidRDefault="004F08F2" w:rsidP="004F08F2">
      <w:pPr>
        <w:rPr>
          <w:rFonts w:cs="Arial"/>
        </w:rPr>
      </w:pPr>
      <w:r>
        <w:rPr>
          <w:rFonts w:cs="Arial"/>
        </w:rPr>
        <w:t xml:space="preserve">To assess how well specimens </w:t>
      </w:r>
      <w:proofErr w:type="gramStart"/>
      <w:r>
        <w:rPr>
          <w:rFonts w:cs="Arial"/>
        </w:rPr>
        <w:t>are predicted</w:t>
      </w:r>
      <w:proofErr w:type="gramEnd"/>
      <w:r>
        <w:rPr>
          <w:rFonts w:cs="Arial"/>
        </w:rPr>
        <w:t xml:space="preserve"> to belong to each group based on the different </w:t>
      </w:r>
      <w:r w:rsidR="00395D4B">
        <w:rPr>
          <w:rFonts w:cs="Arial"/>
        </w:rPr>
        <w:t>analyses</w:t>
      </w:r>
      <w:r>
        <w:rPr>
          <w:rFonts w:cs="Arial"/>
        </w:rPr>
        <w:t>,</w:t>
      </w:r>
      <w:r w:rsidR="00683B30">
        <w:rPr>
          <w:rFonts w:cs="Arial"/>
        </w:rPr>
        <w:t xml:space="preserve"> we used 95% of the PC variance of each dataset</w:t>
      </w:r>
      <w:r>
        <w:rPr>
          <w:rFonts w:cs="Arial"/>
        </w:rPr>
        <w:t xml:space="preserve"> </w:t>
      </w:r>
      <w:r w:rsidR="00683B30">
        <w:rPr>
          <w:rFonts w:cs="Arial"/>
        </w:rPr>
        <w:t>to</w:t>
      </w:r>
      <w:r>
        <w:rPr>
          <w:rFonts w:cs="Arial"/>
        </w:rPr>
        <w:t xml:space="preserve"> </w:t>
      </w:r>
      <w:r w:rsidR="00683B30">
        <w:rPr>
          <w:rFonts w:cs="Arial"/>
        </w:rPr>
        <w:t>perform</w:t>
      </w:r>
      <w:r>
        <w:rPr>
          <w:rFonts w:cs="Arial"/>
        </w:rPr>
        <w:t xml:space="preserve"> a Linear Discriminant Analysis</w:t>
      </w:r>
      <w:r w:rsidR="00683B30">
        <w:rPr>
          <w:rFonts w:cs="Arial"/>
        </w:rPr>
        <w:t>. We used</w:t>
      </w:r>
      <w:r w:rsidRPr="00D144C6">
        <w:rPr>
          <w:rFonts w:cs="Arial"/>
        </w:rPr>
        <w:t xml:space="preserve"> the clade identity as a group factor and provided an equal prior</w:t>
      </w:r>
      <w:r>
        <w:rPr>
          <w:rFonts w:cs="Arial"/>
        </w:rPr>
        <w:t xml:space="preserve"> on class membership </w:t>
      </w:r>
      <w:r w:rsidR="00395D4B">
        <w:rPr>
          <w:rFonts w:cs="Arial"/>
        </w:rPr>
        <w:t>to the three groups. We</w:t>
      </w:r>
      <w:r w:rsidRPr="00D144C6">
        <w:rPr>
          <w:rFonts w:cs="Arial"/>
        </w:rPr>
        <w:t xml:space="preserve">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 xml:space="preserve">Next, </w:t>
      </w:r>
      <w:r w:rsidR="00395D4B">
        <w:rPr>
          <w:rFonts w:cs="Arial"/>
        </w:rPr>
        <w:t>we</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w:t>
      </w:r>
      <w:r w:rsidR="00395D4B">
        <w:rPr>
          <w:rFonts w:cs="Arial"/>
        </w:rPr>
        <w:t xml:space="preserve">probability </w:t>
      </w:r>
      <w:r w:rsidRPr="00D144C6">
        <w:rPr>
          <w:rFonts w:cs="Arial"/>
        </w:rPr>
        <w:t>values</w:t>
      </w:r>
      <w:r>
        <w:rPr>
          <w:rFonts w:cs="Arial"/>
        </w:rPr>
        <w:t xml:space="preserve"> </w:t>
      </w:r>
      <w:r>
        <w:rPr>
          <w:rFonts w:cs="Arial"/>
        </w:rPr>
        <w:fldChar w:fldCharType="begin"/>
      </w:r>
      <w:r w:rsidR="003B2E6E">
        <w:rPr>
          <w:rFonts w:cs="Arial"/>
        </w:rPr>
        <w:instrText xml:space="preserve"> ADDIN ZOTERO_ITEM CSL_CITATION {"citationID":"vabhGFrx","properties":{"formattedCitation":"(Venables &amp; Ripley, 2002)","plainCitation":"(Venables &amp; Ripley, 2002)","noteIndex":0},"citationItems":[{"id":1234,"uris":["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B2E6E" w:rsidRPr="003B2E6E">
        <w:rPr>
          <w:rFonts w:cs="Arial"/>
        </w:rPr>
        <w:t>(Venables &amp; Ripley, 2002)</w:t>
      </w:r>
      <w:r>
        <w:rPr>
          <w:rFonts w:cs="Arial"/>
        </w:rPr>
        <w:fldChar w:fldCharType="end"/>
      </w:r>
      <w:r w:rsidR="00395D4B">
        <w:rPr>
          <w:rFonts w:cs="Arial"/>
        </w:rPr>
        <w:t>. These</w:t>
      </w:r>
      <w:r w:rsidRPr="00D144C6">
        <w:rPr>
          <w:rFonts w:cs="Arial"/>
        </w:rPr>
        <w:t xml:space="preserve"> values allowed us to</w:t>
      </w:r>
      <w:r w:rsidR="005A70D5" w:rsidRPr="005A70D5">
        <w:rPr>
          <w:rFonts w:cs="Arial"/>
        </w:rPr>
        <w:t xml:space="preserve"> </w:t>
      </w:r>
      <w:r w:rsidR="005A70D5">
        <w:rPr>
          <w:rFonts w:cs="Arial"/>
        </w:rPr>
        <w:t>use</w:t>
      </w:r>
      <w:r w:rsidR="005A70D5" w:rsidRPr="00D144C6">
        <w:rPr>
          <w:rFonts w:cs="Arial"/>
        </w:rPr>
        <w:t xml:space="preserve"> the </w:t>
      </w:r>
      <w:r w:rsidR="005A70D5">
        <w:rPr>
          <w:rFonts w:cs="Arial"/>
        </w:rPr>
        <w:t>‘</w:t>
      </w:r>
      <w:proofErr w:type="spellStart"/>
      <w:r w:rsidR="005A70D5" w:rsidRPr="00D144C6">
        <w:rPr>
          <w:rFonts w:cs="Arial"/>
        </w:rPr>
        <w:t>klaR</w:t>
      </w:r>
      <w:proofErr w:type="spellEnd"/>
      <w:r w:rsidR="005A70D5">
        <w:rPr>
          <w:rFonts w:cs="Arial"/>
        </w:rPr>
        <w:t>’</w:t>
      </w:r>
      <w:r w:rsidR="005A70D5" w:rsidRPr="00D144C6">
        <w:rPr>
          <w:rFonts w:cs="Arial"/>
        </w:rPr>
        <w:t xml:space="preserve"> package</w:t>
      </w:r>
      <w:r w:rsidR="005A70D5">
        <w:rPr>
          <w:rFonts w:cs="Arial"/>
        </w:rPr>
        <w:t xml:space="preserve"> for R</w:t>
      </w:r>
      <w:r w:rsidR="005A70D5" w:rsidRPr="00D144C6">
        <w:rPr>
          <w:rFonts w:cs="Arial"/>
        </w:rPr>
        <w:t xml:space="preserve"> </w:t>
      </w:r>
      <w:r w:rsidR="005A70D5" w:rsidRPr="00D144C6">
        <w:rPr>
          <w:rFonts w:cs="Arial"/>
        </w:rPr>
        <w:fldChar w:fldCharType="begin"/>
      </w:r>
      <w:r w:rsidR="005A70D5">
        <w:rPr>
          <w:rFonts w:cs="Arial"/>
        </w:rPr>
        <w:instrText xml:space="preserve"> ADDIN ZOTERO_ITEM CSL_CITATION {"citationID":"xZkZ1rpz","properties":{"formattedCitation":"(Weihs et al., 2005)","plainCitation":"(Weihs et al., 2005)","noteIndex":0},"citationItems":[{"id":1235,"uris":["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005A70D5" w:rsidRPr="00D144C6">
        <w:rPr>
          <w:rFonts w:cs="Arial"/>
        </w:rPr>
        <w:fldChar w:fldCharType="separate"/>
      </w:r>
      <w:r w:rsidR="005A70D5" w:rsidRPr="003B2E6E">
        <w:rPr>
          <w:rFonts w:cs="Arial"/>
        </w:rPr>
        <w:t>(Weihs et al., 2005)</w:t>
      </w:r>
      <w:r w:rsidR="005A70D5" w:rsidRPr="00D144C6">
        <w:rPr>
          <w:rFonts w:cs="Arial"/>
        </w:rPr>
        <w:fldChar w:fldCharType="end"/>
      </w:r>
      <w:r w:rsidR="005A70D5">
        <w:rPr>
          <w:rFonts w:cs="Arial"/>
        </w:rPr>
        <w:t xml:space="preserve"> to</w:t>
      </w:r>
      <w:r w:rsidRPr="00D144C6">
        <w:rPr>
          <w:rFonts w:cs="Arial"/>
        </w:rPr>
        <w:t xml:space="preserve"> calculate</w:t>
      </w:r>
      <w:r w:rsidR="005A70D5">
        <w:rPr>
          <w:rFonts w:cs="Arial"/>
        </w:rPr>
        <w:t xml:space="preserve"> a number of metrics termed</w:t>
      </w:r>
      <w:r w:rsidRPr="00D144C6">
        <w:rPr>
          <w:rFonts w:cs="Arial"/>
        </w:rPr>
        <w:t xml:space="preserve"> </w:t>
      </w:r>
      <w:proofErr w:type="spellStart"/>
      <w:r w:rsidRPr="00D144C6">
        <w:rPr>
          <w:rFonts w:cs="Arial"/>
        </w:rPr>
        <w:t>Garczarek’s</w:t>
      </w:r>
      <w:proofErr w:type="spellEnd"/>
      <w:r w:rsidRPr="00D144C6">
        <w:rPr>
          <w:rFonts w:cs="Arial"/>
        </w:rPr>
        <w:t xml:space="preserve"> classification performance measures </w:t>
      </w:r>
      <w:r w:rsidRPr="00D144C6">
        <w:rPr>
          <w:rFonts w:cs="Arial"/>
        </w:rPr>
        <w:fldChar w:fldCharType="begin"/>
      </w:r>
      <w:r w:rsidR="003B2E6E">
        <w:rPr>
          <w:rFonts w:cs="Arial"/>
        </w:rPr>
        <w:instrText xml:space="preserve"> ADDIN ZOTERO_ITEM CSL_CITATION {"citationID":"M2Di59ok","properties":{"formattedCitation":"(Garczarek &amp; Weihs, 2003)","plainCitation":"(Garczarek &amp; Weihs, 2003)","noteIndex":0},"citationItems":[{"id":1040,"uris":["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B2E6E" w:rsidRPr="003B2E6E">
        <w:rPr>
          <w:rFonts w:cs="Arial"/>
        </w:rPr>
        <w:t>(Garczarek &amp; Weihs, 2003)</w:t>
      </w:r>
      <w:r w:rsidRPr="00D144C6">
        <w:rPr>
          <w:rFonts w:cs="Arial"/>
        </w:rPr>
        <w:fldChar w:fldCharType="end"/>
      </w:r>
      <w:r w:rsidR="005A70D5">
        <w:rPr>
          <w:rFonts w:cs="Arial"/>
        </w:rPr>
        <w:t>, which include</w:t>
      </w:r>
      <w:r w:rsidRPr="00D144C6">
        <w:rPr>
          <w:rFonts w:cs="Arial"/>
        </w:rPr>
        <w:t xml:space="preserve"> Correctness Rate (CR), Accuracy (AC), Ability to Separate (AS), Confidence (CF), and Confidence for each class. The CR and AC values estimate the degree of validity (“quality”) of the linear discriminant analysis from the predicted values based on the true values. AS </w:t>
      </w:r>
      <w:r w:rsidRPr="00D144C6">
        <w:rPr>
          <w:rFonts w:cs="Arial"/>
        </w:rPr>
        <w:lastRenderedPageBreak/>
        <w:t>corresponds to the distance between the posterior values and the assigned groups and CF measures</w:t>
      </w:r>
      <w:r>
        <w:rPr>
          <w:rFonts w:cs="Arial"/>
        </w:rPr>
        <w:t xml:space="preserve"> the</w:t>
      </w:r>
      <w:r w:rsidRPr="00D144C6">
        <w:rPr>
          <w:rFonts w:cs="Arial"/>
        </w:rPr>
        <w:t xml:space="preserve"> degree of confidence to which the groups </w:t>
      </w:r>
      <w:proofErr w:type="gramStart"/>
      <w:r w:rsidRPr="00D144C6">
        <w:rPr>
          <w:rFonts w:cs="Arial"/>
        </w:rPr>
        <w:t>have been assigned</w:t>
      </w:r>
      <w:proofErr w:type="gramEnd"/>
      <w:r>
        <w:rPr>
          <w:rFonts w:cs="Arial"/>
        </w:rPr>
        <w:t xml:space="preserve"> </w:t>
      </w:r>
      <w:r w:rsidRPr="00D144C6">
        <w:rPr>
          <w:rFonts w:cs="Arial"/>
        </w:rPr>
        <w:t xml:space="preserve">– both AS and </w:t>
      </w:r>
      <w:r w:rsidRPr="00FB0F1D">
        <w:rPr>
          <w:rFonts w:cs="Arial"/>
        </w:rPr>
        <w:t xml:space="preserve">CF estimate the “certainty” of the result of the linear discriminant analysis (Dr. </w:t>
      </w:r>
      <w:proofErr w:type="spellStart"/>
      <w:r w:rsidRPr="00FB0F1D">
        <w:rPr>
          <w:rFonts w:cs="Arial"/>
        </w:rPr>
        <w:t>Karsten</w:t>
      </w:r>
      <w:proofErr w:type="spellEnd"/>
      <w:r w:rsidRPr="00FB0F1D">
        <w:rPr>
          <w:rFonts w:cs="Arial"/>
        </w:rPr>
        <w:t xml:space="preserve"> </w:t>
      </w:r>
      <w:proofErr w:type="spellStart"/>
      <w:r w:rsidRPr="00FB0F1D">
        <w:rPr>
          <w:rFonts w:cs="Arial"/>
        </w:rPr>
        <w:t>Luebke</w:t>
      </w:r>
      <w:proofErr w:type="spellEnd"/>
      <w:r w:rsidRPr="00FB0F1D">
        <w:rPr>
          <w:rFonts w:cs="Arial"/>
        </w:rPr>
        <w:t xml:space="preserve"> pers. comm.). </w:t>
      </w:r>
      <w:r w:rsidR="00683B30" w:rsidRPr="00FB0F1D">
        <w:rPr>
          <w:rFonts w:cs="Arial"/>
        </w:rPr>
        <w:t xml:space="preserve">Finally, we </w:t>
      </w:r>
      <w:r w:rsidR="00175C13" w:rsidRPr="00FB0F1D">
        <w:rPr>
          <w:rFonts w:cs="Arial"/>
        </w:rPr>
        <w:t>predicted the identity of unidentified specimens</w:t>
      </w:r>
      <w:r w:rsidR="00FF6617" w:rsidRPr="00FB0F1D">
        <w:rPr>
          <w:rFonts w:cs="Arial"/>
        </w:rPr>
        <w:t xml:space="preserve"> (n = 32)</w:t>
      </w:r>
      <w:r w:rsidR="00175C13" w:rsidRPr="00FB0F1D">
        <w:rPr>
          <w:rFonts w:cs="Arial"/>
        </w:rPr>
        <w:t xml:space="preserve">. </w:t>
      </w:r>
      <w:r w:rsidR="003923D0" w:rsidRPr="00FB0F1D">
        <w:rPr>
          <w:rFonts w:cs="Arial"/>
        </w:rPr>
        <w:t>For this</w:t>
      </w:r>
      <w:r w:rsidR="00175C13" w:rsidRPr="00FB0F1D">
        <w:rPr>
          <w:rFonts w:cs="Arial"/>
        </w:rPr>
        <w:t>, we predicted the PC scores</w:t>
      </w:r>
      <w:r w:rsidR="00FF6617" w:rsidRPr="00FB0F1D">
        <w:rPr>
          <w:rFonts w:cs="Arial"/>
        </w:rPr>
        <w:t xml:space="preserve"> of the unidentified specimens and then used the LDA model of our “isometry-free” datasets to</w:t>
      </w:r>
      <w:r w:rsidR="00175C13" w:rsidRPr="00FB0F1D">
        <w:rPr>
          <w:rFonts w:cs="Arial"/>
        </w:rPr>
        <w:t xml:space="preserve"> predict </w:t>
      </w:r>
      <w:r w:rsidR="00FF6617" w:rsidRPr="00FB0F1D">
        <w:rPr>
          <w:rFonts w:cs="Arial"/>
        </w:rPr>
        <w:t xml:space="preserve">the </w:t>
      </w:r>
      <w:r w:rsidR="00175C13" w:rsidRPr="00FB0F1D">
        <w:rPr>
          <w:rFonts w:cs="Arial"/>
        </w:rPr>
        <w:t>class provenance for each specimen (</w:t>
      </w:r>
      <w:r w:rsidR="00FB0F1D" w:rsidRPr="00FB0F1D">
        <w:rPr>
          <w:rFonts w:cs="Arial"/>
        </w:rPr>
        <w:fldChar w:fldCharType="begin"/>
      </w:r>
      <w:r w:rsidR="00FB0F1D" w:rsidRPr="00FB0F1D">
        <w:rPr>
          <w:rFonts w:cs="Arial"/>
        </w:rPr>
        <w:instrText xml:space="preserve"> REF _Ref102063697 \h  \* MERGEFORMAT </w:instrText>
      </w:r>
      <w:r w:rsidR="00FB0F1D" w:rsidRPr="00FB0F1D">
        <w:rPr>
          <w:rFonts w:cs="Arial"/>
        </w:rPr>
      </w:r>
      <w:r w:rsidR="00FB0F1D" w:rsidRPr="00FB0F1D">
        <w:rPr>
          <w:rFonts w:cs="Arial"/>
        </w:rPr>
        <w:fldChar w:fldCharType="separate"/>
      </w:r>
      <w:r w:rsidR="00FB0F1D" w:rsidRPr="00FB0F1D">
        <w:t xml:space="preserve">Supp. Table </w:t>
      </w:r>
      <w:r w:rsidR="00FB0F1D" w:rsidRPr="00FB0F1D">
        <w:rPr>
          <w:noProof/>
        </w:rPr>
        <w:t>1</w:t>
      </w:r>
      <w:r w:rsidR="00FB0F1D" w:rsidRPr="00FB0F1D">
        <w:rPr>
          <w:rFonts w:cs="Arial"/>
        </w:rPr>
        <w:fldChar w:fldCharType="end"/>
      </w:r>
      <w:r w:rsidR="00FB01B8" w:rsidRPr="00FB0F1D">
        <w:rPr>
          <w:rFonts w:cs="Arial"/>
        </w:rPr>
        <w:t>)</w:t>
      </w:r>
      <w:r w:rsidR="00175C13" w:rsidRPr="00FB0F1D">
        <w:rPr>
          <w:rFonts w:cs="Arial"/>
        </w:rPr>
        <w:t>.</w:t>
      </w:r>
      <w:r w:rsidR="00FF6617" w:rsidRPr="00FF6617">
        <w:rPr>
          <w:rFonts w:cs="Arial"/>
        </w:rPr>
        <w:t xml:space="preserve"> </w:t>
      </w:r>
    </w:p>
    <w:p w14:paraId="3EFEA67C" w14:textId="77777777" w:rsidR="004F08F2" w:rsidRDefault="004F08F2" w:rsidP="00EF362F">
      <w:pPr>
        <w:pStyle w:val="Subtitle"/>
      </w:pPr>
      <w:bookmarkStart w:id="14" w:name="_Toc77580993"/>
      <w:r w:rsidRPr="00D144C6">
        <w:t>Results</w:t>
      </w:r>
      <w:bookmarkEnd w:id="14"/>
    </w:p>
    <w:p w14:paraId="4A45C521" w14:textId="77777777" w:rsidR="004F08F2" w:rsidRPr="00564E26" w:rsidRDefault="004F08F2" w:rsidP="004F08F2">
      <w:pPr>
        <w:pStyle w:val="Heading3"/>
        <w:numPr>
          <w:ilvl w:val="0"/>
          <w:numId w:val="0"/>
        </w:numPr>
      </w:pPr>
      <w:bookmarkStart w:id="15" w:name="_Toc77580994"/>
      <w:r>
        <w:t>Allometry</w:t>
      </w:r>
      <w:bookmarkEnd w:id="15"/>
    </w:p>
    <w:p w14:paraId="71A853E8" w14:textId="4441EAF3" w:rsidR="004F08F2" w:rsidRPr="0082210B" w:rsidRDefault="004F08F2" w:rsidP="004F08F2">
      <w:pPr>
        <w:rPr>
          <w:rFonts w:cs="Arial"/>
        </w:rPr>
      </w:pPr>
      <w:r w:rsidRPr="0082210B">
        <w:rPr>
          <w:rFonts w:cs="Arial"/>
        </w:rPr>
        <w:t>All LMM and GMM protocol</w:t>
      </w:r>
      <w:r w:rsidR="00F10F96">
        <w:rPr>
          <w:rFonts w:cs="Arial"/>
        </w:rPr>
        <w:t xml:space="preserve">s were significantly allometric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sidR="001041CE">
        <w:rPr>
          <w:rFonts w:cs="Arial"/>
        </w:rPr>
        <w:t xml:space="preserve">The amount of shape variation attributable to allometry differed substantially, from 7.9% using </w:t>
      </w:r>
      <w:r w:rsidRPr="0082210B">
        <w:rPr>
          <w:rFonts w:cs="Arial"/>
        </w:rPr>
        <w:t>Van Dyck</w:t>
      </w:r>
      <w:r w:rsidR="001041CE">
        <w:rPr>
          <w:rFonts w:cs="Arial"/>
        </w:rPr>
        <w:t xml:space="preserve"> &amp; Crowther’s linear measurement protocol, to over 25% using </w:t>
      </w:r>
      <w:proofErr w:type="spellStart"/>
      <w:r w:rsidRPr="0082210B">
        <w:rPr>
          <w:rFonts w:cs="Arial"/>
        </w:rPr>
        <w:t>T</w:t>
      </w:r>
      <w:r w:rsidR="001041CE">
        <w:rPr>
          <w:rFonts w:cs="Arial"/>
        </w:rPr>
        <w:t>ravouillon’s</w:t>
      </w:r>
      <w:proofErr w:type="spellEnd"/>
      <w:r w:rsidR="001041CE">
        <w:rPr>
          <w:rFonts w:cs="Arial"/>
        </w:rPr>
        <w:t xml:space="preserve"> linear measurement protocol</w:t>
      </w:r>
      <w:r w:rsidRPr="0082210B">
        <w:rPr>
          <w:rFonts w:cs="Arial"/>
        </w:rPr>
        <w:t>. Dickman et al., Baker &amp; Van Dyck and GMM identified a similar allometric effect</w:t>
      </w:r>
      <w:r w:rsidR="001041CE">
        <w:rPr>
          <w:rFonts w:cs="Arial"/>
        </w:rPr>
        <w:t xml:space="preserve"> of between 11 and 14% </w:t>
      </w:r>
      <w:r w:rsidR="00D4465B">
        <w:rPr>
          <w:rFonts w:cs="Arial"/>
        </w:rPr>
        <w:t xml:space="preserve">of shape variation explained by size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14:paraId="61A7F213" w14:textId="77777777" w:rsidR="004F08F2" w:rsidRPr="00564E26" w:rsidRDefault="004F08F2" w:rsidP="004F08F2">
      <w:pPr>
        <w:pStyle w:val="Heading3"/>
        <w:numPr>
          <w:ilvl w:val="0"/>
          <w:numId w:val="0"/>
        </w:numPr>
      </w:pPr>
      <w:bookmarkStart w:id="16" w:name="_Toc77580995"/>
      <w:r>
        <w:t>Ordination</w:t>
      </w:r>
      <w:bookmarkEnd w:id="16"/>
    </w:p>
    <w:p w14:paraId="02FEBA6B" w14:textId="0AB1B93A"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w:t>
      </w:r>
      <w:r w:rsidR="00D4465B">
        <w:rPr>
          <w:rFonts w:cs="Arial"/>
        </w:rPr>
        <w:t>developed for</w:t>
      </w:r>
      <w:r w:rsidRPr="00D144C6">
        <w:rPr>
          <w:rFonts w:cs="Arial"/>
        </w:rPr>
        <w:t xml:space="preserve"> antechinuses</w:t>
      </w:r>
      <w:r>
        <w:rPr>
          <w:rFonts w:cs="Arial"/>
        </w:rPr>
        <w:t xml:space="preserve"> </w:t>
      </w:r>
      <w:r w:rsidRPr="00D144C6">
        <w:rPr>
          <w:rFonts w:cs="Arial"/>
        </w:rPr>
        <w:t xml:space="preserve">accounted for more than 70% of morphological variation in raw, </w:t>
      </w:r>
      <w:r>
        <w:rPr>
          <w:rFonts w:cs="Arial"/>
        </w:rPr>
        <w:t>isometry-free</w:t>
      </w:r>
      <w:r w:rsidRPr="00D144C6">
        <w:rPr>
          <w:rFonts w:cs="Arial"/>
        </w:rPr>
        <w:t xml:space="preserve"> and </w:t>
      </w:r>
      <w:r>
        <w:rPr>
          <w:rFonts w:cs="Arial"/>
        </w:rPr>
        <w:t>allometry-free</w:t>
      </w:r>
      <w:r w:rsidR="00D4465B">
        <w:rPr>
          <w:rFonts w:cs="Arial"/>
        </w:rPr>
        <w:t xml:space="preserve"> contexts</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xml:space="preserve">). </w:t>
      </w:r>
      <w:r w:rsidR="00C93482">
        <w:rPr>
          <w:rFonts w:cs="Arial"/>
        </w:rPr>
        <w:t xml:space="preserve">Travouillon et al.’s linear measurement </w:t>
      </w:r>
      <w:r w:rsidR="008B5E89">
        <w:rPr>
          <w:rFonts w:cs="Arial"/>
        </w:rPr>
        <w:t>protocol had</w:t>
      </w:r>
      <w:r w:rsidR="00C93482">
        <w:rPr>
          <w:rFonts w:cs="Arial"/>
        </w:rPr>
        <w:t xml:space="preserve"> a </w:t>
      </w:r>
      <w:r w:rsidR="008B5E89">
        <w:rPr>
          <w:rFonts w:cs="Arial"/>
        </w:rPr>
        <w:t>substantial</w:t>
      </w:r>
      <w:r w:rsidR="00C93482">
        <w:rPr>
          <w:rFonts w:cs="Arial"/>
        </w:rPr>
        <w:t xml:space="preserve"> effect</w:t>
      </w:r>
      <w:r w:rsidR="008B5E89">
        <w:rPr>
          <w:rFonts w:cs="Arial"/>
        </w:rPr>
        <w:t xml:space="preserve"> on the amount </w:t>
      </w:r>
      <w:r w:rsidR="00C93482">
        <w:rPr>
          <w:rFonts w:cs="Arial"/>
        </w:rPr>
        <w:t>of</w:t>
      </w:r>
      <w:r w:rsidRPr="00D144C6">
        <w:rPr>
          <w:rFonts w:cs="Arial"/>
        </w:rPr>
        <w:t xml:space="preserv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 xml:space="preserve">ric correction. </w:t>
      </w:r>
      <w:r w:rsidR="008B5E89">
        <w:rPr>
          <w:rFonts w:cs="Arial"/>
        </w:rPr>
        <w:t>We</w:t>
      </w:r>
      <w:r>
        <w:rPr>
          <w:rFonts w:cs="Arial"/>
        </w:rPr>
        <w:t xml:space="preserve">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w:t>
      </w:r>
      <w:r w:rsidRPr="00D144C6">
        <w:rPr>
          <w:rFonts w:cs="Arial"/>
        </w:rPr>
        <w:lastRenderedPageBreak/>
        <w:t xml:space="preserve">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proofErr w:type="gramStart"/>
      <w:r w:rsidRPr="00D144C6">
        <w:rPr>
          <w:rFonts w:cs="Arial"/>
        </w:rPr>
        <w:t>was affected</w:t>
      </w:r>
      <w:proofErr w:type="gramEnd"/>
      <w:r w:rsidRPr="00D144C6">
        <w:rPr>
          <w:rFonts w:cs="Arial"/>
        </w:rPr>
        <w:t xml:space="preserve">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14:paraId="0142437D" w14:textId="77777777" w:rsidR="004F08F2" w:rsidRPr="00662C84" w:rsidRDefault="004F08F2" w:rsidP="004F08F2">
      <w:pPr>
        <w:pStyle w:val="Heading3"/>
        <w:numPr>
          <w:ilvl w:val="0"/>
          <w:numId w:val="0"/>
        </w:numPr>
      </w:pPr>
      <w:bookmarkStart w:id="17" w:name="_Toc77580996"/>
      <w:r>
        <w:t>Classification rule</w:t>
      </w:r>
      <w:bookmarkEnd w:id="17"/>
    </w:p>
    <w:p w14:paraId="6623B0C2" w14:textId="10086A08" w:rsidR="004F08F2" w:rsidRPr="00585066" w:rsidRDefault="004F08F2" w:rsidP="004F08F2">
      <w:pPr>
        <w:rPr>
          <w:rFonts w:cs="Arial"/>
        </w:rPr>
      </w:pPr>
      <w:r w:rsidRPr="00585066">
        <w:rPr>
          <w:rFonts w:cs="Arial"/>
        </w:rPr>
        <w:t xml:space="preserve">The Linear Discriminant Analysis </w:t>
      </w:r>
      <w:r w:rsidR="00352CB1">
        <w:rPr>
          <w:rFonts w:cs="Arial"/>
        </w:rPr>
        <w:t>plots display</w:t>
      </w:r>
      <w:r w:rsidRPr="00585066">
        <w:rPr>
          <w:rFonts w:cs="Arial"/>
        </w:rPr>
        <w:t xml:space="preserve"> similar grouping</w:t>
      </w:r>
      <w:r w:rsidR="00352CB1">
        <w:rPr>
          <w:rFonts w:cs="Arial"/>
        </w:rPr>
        <w:t>s</w:t>
      </w:r>
      <w:r w:rsidRPr="00585066">
        <w:rPr>
          <w:rFonts w:cs="Arial"/>
        </w:rPr>
        <w:t xml:space="preserve"> of clades for raw and </w:t>
      </w:r>
      <w:r w:rsidR="00352CB1">
        <w:rPr>
          <w:rFonts w:cs="Arial"/>
        </w:rPr>
        <w:t xml:space="preserve">isometry-free measurements. </w:t>
      </w:r>
      <w:r w:rsidR="005744C0">
        <w:rPr>
          <w:rFonts w:cs="Arial"/>
        </w:rPr>
        <w:t>Interestingly, the</w:t>
      </w:r>
      <w:r w:rsidR="00352CB1">
        <w:rPr>
          <w:rFonts w:cs="Arial"/>
        </w:rPr>
        <w:t xml:space="preserve"> r</w:t>
      </w:r>
      <w:r w:rsidRPr="00585066">
        <w:rPr>
          <w:rFonts w:cs="Arial"/>
        </w:rPr>
        <w:t>em</w:t>
      </w:r>
      <w:r w:rsidR="00352CB1">
        <w:rPr>
          <w:rFonts w:cs="Arial"/>
        </w:rPr>
        <w:t xml:space="preserve">oval of isometry </w:t>
      </w:r>
      <w:r w:rsidRPr="00585066">
        <w:rPr>
          <w:rFonts w:cs="Arial"/>
        </w:rPr>
        <w:t xml:space="preserve">increased group differentiation </w:t>
      </w:r>
      <w:r w:rsidR="00352CB1">
        <w:rPr>
          <w:rFonts w:cs="Arial"/>
        </w:rPr>
        <w:t>in the GMM protocol</w:t>
      </w:r>
      <w:r w:rsidR="005744C0">
        <w:rPr>
          <w:rFonts w:cs="Arial"/>
        </w:rPr>
        <w:t>, whereas th</w:t>
      </w:r>
      <w:r w:rsidRPr="00585066">
        <w:rPr>
          <w:rFonts w:cs="Arial"/>
        </w:rPr>
        <w:t xml:space="preserve">e LMM protocols showed a considerable decrease </w:t>
      </w:r>
      <w:proofErr w:type="gramStart"/>
      <w:r w:rsidRPr="00585066">
        <w:rPr>
          <w:rFonts w:cs="Arial"/>
        </w:rPr>
        <w:t>in group</w:t>
      </w:r>
      <w:proofErr w:type="gramEnd"/>
      <w:r w:rsidRPr="00585066">
        <w:rPr>
          <w:rFonts w:cs="Arial"/>
        </w:rPr>
        <w:t xml:space="preserve">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14:paraId="33ABB3D3" w14:textId="1DB25FFE" w:rsidR="003923D0" w:rsidRDefault="004F08F2" w:rsidP="004F08F2">
      <w:pPr>
        <w:rPr>
          <w:rFonts w:cs="Arial"/>
        </w:rPr>
      </w:pPr>
      <w:r>
        <w:rPr>
          <w:rFonts w:cs="Arial"/>
        </w:rPr>
        <w:t xml:space="preserve">For </w:t>
      </w:r>
      <w:r w:rsidR="005744C0">
        <w:rPr>
          <w:rFonts w:cs="Arial"/>
        </w:rPr>
        <w:t xml:space="preserve">size-unadjusted </w:t>
      </w:r>
      <w:r>
        <w:rPr>
          <w:rFonts w:cs="Arial"/>
        </w:rPr>
        <w:t>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w:t>
      </w:r>
      <w:r w:rsidR="005744C0">
        <w:rPr>
          <w:rFonts w:cs="Arial"/>
        </w:rPr>
        <w:t>to</w:t>
      </w:r>
      <w:r>
        <w:rPr>
          <w:rFonts w:cs="Arial"/>
        </w:rPr>
        <w:t xml:space="preserve">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w:t>
      </w:r>
      <w:r w:rsidRPr="00D144C6">
        <w:rPr>
          <w:rFonts w:cs="Arial"/>
        </w:rPr>
        <w:t>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003923D0">
        <w:rPr>
          <w:rFonts w:cs="Arial"/>
        </w:rPr>
        <w:t xml:space="preserve"> </w:t>
      </w:r>
    </w:p>
    <w:p w14:paraId="5F194CF7" w14:textId="688B69DB" w:rsidR="003923D0" w:rsidRDefault="003923D0" w:rsidP="004F08F2">
      <w:pPr>
        <w:rPr>
          <w:rFonts w:cs="Arial"/>
        </w:rPr>
      </w:pPr>
      <w:r>
        <w:rPr>
          <w:rFonts w:cs="Arial"/>
        </w:rPr>
        <w:t xml:space="preserve">Class predictions for unidentified specimens </w:t>
      </w:r>
      <w:proofErr w:type="gramStart"/>
      <w:r>
        <w:rPr>
          <w:rFonts w:cs="Arial"/>
        </w:rPr>
        <w:t>are shown</w:t>
      </w:r>
      <w:proofErr w:type="gramEnd"/>
      <w:r>
        <w:rPr>
          <w:rFonts w:cs="Arial"/>
        </w:rPr>
        <w:t xml:space="preserve"> in Supp. Table 1.</w:t>
      </w:r>
    </w:p>
    <w:p w14:paraId="0240E29C" w14:textId="5F0A92B9" w:rsidR="004F08F2" w:rsidRPr="00D144C6" w:rsidRDefault="004F08F2" w:rsidP="004F08F2">
      <w:pPr>
        <w:rPr>
          <w:rFonts w:cs="Arial"/>
        </w:rPr>
        <w:sectPr w:rsidR="004F08F2" w:rsidRPr="00D144C6" w:rsidSect="00363CE7">
          <w:pgSz w:w="11906" w:h="16838"/>
          <w:pgMar w:top="1134" w:right="1134" w:bottom="1134" w:left="1134" w:header="708" w:footer="708" w:gutter="0"/>
          <w:lnNumType w:countBy="1" w:restart="continuous"/>
          <w:cols w:space="708"/>
          <w:docGrid w:linePitch="360"/>
        </w:sectPr>
      </w:pPr>
      <w:r w:rsidRPr="00702883">
        <w:rPr>
          <w:rFonts w:cs="Arial"/>
        </w:rPr>
        <w:fldChar w:fldCharType="begin"/>
      </w:r>
      <w:r w:rsidR="003B2E6E">
        <w:rPr>
          <w:rFonts w:cs="Arial"/>
        </w:rPr>
        <w:instrText xml:space="preserve"> ADDIN ZOTERO_ITEM CSL_CITATION {"citationID":"CYrki7xh","properties":{"formattedCitation":"(2020)","plainCitation":"(2020)","dontUpdate":true,"noteIndex":0},"citationItems":[{"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14:paraId="0E421CC5" w14:textId="77777777" w:rsidR="004F08F2" w:rsidRPr="00D144C6" w:rsidRDefault="004F08F2" w:rsidP="004F08F2">
      <w:pPr>
        <w:pStyle w:val="Tables"/>
        <w:jc w:val="center"/>
        <w:rPr>
          <w:sz w:val="22"/>
        </w:rPr>
      </w:pPr>
      <w:bookmarkStart w:id="18" w:name="_Ref68072392"/>
      <w:r w:rsidRPr="00D144C6">
        <w:rPr>
          <w:noProof/>
          <w:sz w:val="22"/>
          <w:lang w:eastAsia="en-AU"/>
        </w:rPr>
        <w:lastRenderedPageBreak/>
        <w:drawing>
          <wp:inline distT="0" distB="0" distL="0" distR="0" wp14:anchorId="0A911792" wp14:editId="4AC75DF5">
            <wp:extent cx="9256888" cy="5418667"/>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318554" cy="5454764"/>
                    </a:xfrm>
                    <a:prstGeom prst="rect">
                      <a:avLst/>
                    </a:prstGeom>
                    <a:noFill/>
                  </pic:spPr>
                </pic:pic>
              </a:graphicData>
            </a:graphic>
          </wp:inline>
        </w:drawing>
      </w:r>
    </w:p>
    <w:p w14:paraId="1956577C" w14:textId="77777777" w:rsidR="004F08F2" w:rsidRPr="00F26C3F" w:rsidRDefault="004F08F2" w:rsidP="004F08F2">
      <w:pPr>
        <w:pStyle w:val="Caption"/>
        <w:sectPr w:rsidR="004F08F2" w:rsidRPr="00F26C3F" w:rsidSect="00363CE7">
          <w:pgSz w:w="16838" w:h="11906" w:orient="landscape"/>
          <w:pgMar w:top="720" w:right="720" w:bottom="720" w:left="720" w:header="708" w:footer="708" w:gutter="0"/>
          <w:lnNumType w:countBy="1" w:restart="continuous"/>
          <w:cols w:space="708"/>
          <w:docGrid w:linePitch="360"/>
        </w:sectPr>
      </w:pPr>
      <w:bookmarkStart w:id="19" w:name="_Ref68572305"/>
      <w:bookmarkStart w:id="20" w:name="_Toc77576649"/>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2</w:t>
      </w:r>
      <w:r w:rsidR="00E571AB" w:rsidRPr="005744C0">
        <w:rPr>
          <w:b/>
          <w:noProof/>
        </w:rPr>
        <w:fldChar w:fldCharType="end"/>
      </w:r>
      <w:bookmarkEnd w:id="19"/>
      <w:r w:rsidRPr="005744C0">
        <w:rPr>
          <w:b/>
        </w:rPr>
        <w:t xml:space="preserve">: </w:t>
      </w:r>
      <w:r w:rsidRPr="00F26C3F">
        <w:t xml:space="preserve">Principal Component Analyses plot for all raw, isometry-free and allometry-free datasets. These include the four linear measurement protocols and the geometric morphometrics approach. Only the first two Principal Components </w:t>
      </w:r>
      <w:proofErr w:type="gramStart"/>
      <w:r w:rsidRPr="00F26C3F">
        <w:t>are shown</w:t>
      </w:r>
      <w:proofErr w:type="gramEnd"/>
      <w:r w:rsidRPr="00F26C3F">
        <w:t>.</w:t>
      </w:r>
      <w:bookmarkEnd w:id="20"/>
    </w:p>
    <w:p w14:paraId="2066F715" w14:textId="77777777" w:rsidR="004F08F2" w:rsidRPr="00D144C6" w:rsidRDefault="004F08F2" w:rsidP="004F08F2">
      <w:pPr>
        <w:pStyle w:val="Tables"/>
        <w:jc w:val="center"/>
        <w:rPr>
          <w:sz w:val="22"/>
        </w:rPr>
      </w:pPr>
      <w:bookmarkStart w:id="21" w:name="_Ref68572389"/>
      <w:r w:rsidRPr="00D144C6">
        <w:rPr>
          <w:noProof/>
          <w:sz w:val="22"/>
          <w:lang w:eastAsia="en-AU"/>
        </w:rPr>
        <w:lastRenderedPageBreak/>
        <w:drawing>
          <wp:inline distT="0" distB="0" distL="0" distR="0" wp14:anchorId="2C8E411E" wp14:editId="6906D82E">
            <wp:extent cx="9306166" cy="5405407"/>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365173" cy="5439681"/>
                    </a:xfrm>
                    <a:prstGeom prst="rect">
                      <a:avLst/>
                    </a:prstGeom>
                    <a:noFill/>
                  </pic:spPr>
                </pic:pic>
              </a:graphicData>
            </a:graphic>
          </wp:inline>
        </w:drawing>
      </w:r>
    </w:p>
    <w:p w14:paraId="29219B99" w14:textId="77777777" w:rsidR="004F08F2" w:rsidRPr="00D144C6" w:rsidRDefault="004F08F2" w:rsidP="004F08F2">
      <w:pPr>
        <w:pStyle w:val="Caption"/>
        <w:sectPr w:rsidR="004F08F2" w:rsidRPr="00D144C6" w:rsidSect="00363CE7">
          <w:pgSz w:w="16838" w:h="11906" w:orient="landscape"/>
          <w:pgMar w:top="720" w:right="720" w:bottom="720" w:left="720" w:header="708" w:footer="708" w:gutter="0"/>
          <w:lnNumType w:countBy="1" w:restart="continuous"/>
          <w:cols w:space="708"/>
          <w:docGrid w:linePitch="360"/>
        </w:sectPr>
      </w:pPr>
      <w:bookmarkStart w:id="22" w:name="_Ref76359252"/>
      <w:bookmarkStart w:id="23" w:name="_Toc77576650"/>
      <w:r w:rsidRPr="005744C0">
        <w:rPr>
          <w:b/>
        </w:rPr>
        <w:t xml:space="preserve">Figur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3</w:t>
      </w:r>
      <w:r w:rsidR="00E571AB" w:rsidRPr="005744C0">
        <w:rPr>
          <w:b/>
          <w:noProof/>
        </w:rPr>
        <w:fldChar w:fldCharType="end"/>
      </w:r>
      <w:bookmarkEnd w:id="22"/>
      <w:r w:rsidRPr="005744C0">
        <w:rPr>
          <w:b/>
        </w:rPr>
        <w:t>:</w:t>
      </w:r>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3"/>
      <w:r>
        <w:rPr>
          <w:noProof/>
        </w:rPr>
        <w:t xml:space="preserve"> </w:t>
      </w:r>
    </w:p>
    <w:p w14:paraId="095B148D" w14:textId="2F767F34" w:rsidR="00B7799F" w:rsidRDefault="00B7799F" w:rsidP="00B7799F">
      <w:pPr>
        <w:pStyle w:val="Caption"/>
        <w:keepNext/>
      </w:pPr>
      <w:bookmarkStart w:id="24" w:name="_Ref101364366"/>
      <w:bookmarkEnd w:id="18"/>
      <w:bookmarkEnd w:id="21"/>
      <w:r w:rsidRPr="005744C0">
        <w:rPr>
          <w:b/>
        </w:rPr>
        <w:lastRenderedPageBreak/>
        <w:t xml:space="preserve">Table </w:t>
      </w:r>
      <w:r w:rsidRPr="005744C0">
        <w:rPr>
          <w:b/>
        </w:rPr>
        <w:fldChar w:fldCharType="begin"/>
      </w:r>
      <w:r w:rsidRPr="005744C0">
        <w:rPr>
          <w:b/>
        </w:rPr>
        <w:instrText xml:space="preserve"> SEQ Table \* ARABIC </w:instrText>
      </w:r>
      <w:r w:rsidRPr="005744C0">
        <w:rPr>
          <w:b/>
        </w:rPr>
        <w:fldChar w:fldCharType="separate"/>
      </w:r>
      <w:r w:rsidRPr="005744C0">
        <w:rPr>
          <w:b/>
          <w:noProof/>
        </w:rPr>
        <w:t>2</w:t>
      </w:r>
      <w:r w:rsidRPr="005744C0">
        <w:rPr>
          <w:b/>
        </w:rPr>
        <w:fldChar w:fldCharType="end"/>
      </w:r>
      <w:bookmarkEnd w:id="24"/>
      <w:r w:rsidRPr="005744C0">
        <w:rPr>
          <w:b/>
        </w:rPr>
        <w:t>:</w:t>
      </w:r>
      <w:r>
        <w:t xml:space="preserve"> </w:t>
      </w:r>
      <w:r w:rsidRPr="006A53A9">
        <w:t>Classification performance measures (</w:t>
      </w:r>
      <w:proofErr w:type="spellStart"/>
      <w:r w:rsidRPr="006A53A9">
        <w:t>Garczarek</w:t>
      </w:r>
      <w:proofErr w:type="spellEnd"/>
      <w:r w:rsidRPr="006A53A9">
        <w:t xml:space="preserve">, 2002) of the four linear measurement protocols and geometric morphometrics. For each </w:t>
      </w:r>
      <w:r w:rsidR="008D2342">
        <w:t>protocol</w:t>
      </w:r>
      <w:r w:rsidRPr="006A53A9">
        <w:t xml:space="preserve">, the classification performance measures </w:t>
      </w:r>
      <w:proofErr w:type="gramStart"/>
      <w:r w:rsidRPr="006A53A9">
        <w:t>were computed</w:t>
      </w:r>
      <w:proofErr w:type="gramEnd"/>
      <w:r w:rsidRPr="006A53A9">
        <w:t xml:space="preserve"> with raw datasets, after size treatment, and after </w:t>
      </w:r>
      <w:r w:rsidRPr="00D144C6">
        <w:t xml:space="preserve">allometry correction. Allometric regression results </w:t>
      </w:r>
      <w:proofErr w:type="gramStart"/>
      <w:r w:rsidRPr="00D144C6">
        <w:t>are also indicated</w:t>
      </w:r>
      <w:proofErr w:type="gramEnd"/>
      <w:r w:rsidRPr="00D144C6">
        <w:t xml:space="preserve"> in the last row.</w:t>
      </w:r>
    </w:p>
    <w:tbl>
      <w:tblPr>
        <w:tblW w:w="15329" w:type="dxa"/>
        <w:tblCellMar>
          <w:left w:w="0" w:type="dxa"/>
          <w:right w:w="0" w:type="dxa"/>
        </w:tblCellMar>
        <w:tblLook w:val="02A0" w:firstRow="1" w:lastRow="0" w:firstColumn="1" w:lastColumn="0" w:noHBand="1" w:noVBand="0"/>
      </w:tblPr>
      <w:tblGrid>
        <w:gridCol w:w="1243"/>
        <w:gridCol w:w="939"/>
        <w:gridCol w:w="938"/>
        <w:gridCol w:w="941"/>
        <w:gridCol w:w="938"/>
        <w:gridCol w:w="938"/>
        <w:gridCol w:w="941"/>
        <w:gridCol w:w="938"/>
        <w:gridCol w:w="938"/>
        <w:gridCol w:w="938"/>
        <w:gridCol w:w="9"/>
        <w:gridCol w:w="935"/>
        <w:gridCol w:w="938"/>
        <w:gridCol w:w="938"/>
        <w:gridCol w:w="9"/>
        <w:gridCol w:w="932"/>
        <w:gridCol w:w="938"/>
        <w:gridCol w:w="938"/>
      </w:tblGrid>
      <w:tr w:rsidR="00A60543" w:rsidRPr="004F76BC" w14:paraId="6B18C564" w14:textId="77777777" w:rsidTr="00B30746">
        <w:trPr>
          <w:trHeight w:val="604"/>
        </w:trPr>
        <w:tc>
          <w:tcPr>
            <w:tcW w:w="405" w:type="pct"/>
            <w:vMerge w:val="restart"/>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6302225" w14:textId="77777777" w:rsidR="004F76BC" w:rsidRPr="004F76BC" w:rsidRDefault="004F76BC" w:rsidP="004F76BC">
            <w:pPr>
              <w:spacing w:line="360" w:lineRule="auto"/>
              <w:ind w:firstLine="0"/>
              <w:jc w:val="center"/>
              <w:rPr>
                <w:rFonts w:cs="Arial"/>
                <w:sz w:val="18"/>
              </w:rPr>
            </w:pP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7F9A8C67" w14:textId="77777777" w:rsidR="004F76BC" w:rsidRPr="004F76BC" w:rsidRDefault="004F76BC" w:rsidP="004F76BC">
            <w:pPr>
              <w:spacing w:line="360" w:lineRule="auto"/>
              <w:ind w:firstLine="0"/>
              <w:jc w:val="center"/>
              <w:rPr>
                <w:rFonts w:cs="Arial"/>
                <w:sz w:val="18"/>
              </w:rPr>
            </w:pPr>
            <w:r w:rsidRPr="004F76BC">
              <w:rPr>
                <w:rFonts w:cs="Arial"/>
                <w:b/>
                <w:bCs/>
                <w:sz w:val="18"/>
              </w:rPr>
              <w:t>Van Dyck &amp; Crowther, 2000</w:t>
            </w: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0936A3" w14:textId="77777777" w:rsidR="004F76BC" w:rsidRPr="004F76BC" w:rsidRDefault="004F76BC" w:rsidP="004F76BC">
            <w:pPr>
              <w:spacing w:line="360" w:lineRule="auto"/>
              <w:ind w:firstLine="0"/>
              <w:jc w:val="center"/>
              <w:rPr>
                <w:rFonts w:cs="Arial"/>
                <w:sz w:val="18"/>
              </w:rPr>
            </w:pPr>
            <w:r w:rsidRPr="004F76BC">
              <w:rPr>
                <w:rFonts w:cs="Arial"/>
                <w:b/>
                <w:bCs/>
                <w:sz w:val="18"/>
              </w:rPr>
              <w:t>Dickman et al., 1998</w:t>
            </w:r>
          </w:p>
        </w:tc>
        <w:tc>
          <w:tcPr>
            <w:tcW w:w="921"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8208B8" w14:textId="77777777" w:rsidR="004F76BC" w:rsidRPr="004F76BC" w:rsidRDefault="004F76BC" w:rsidP="004F76BC">
            <w:pPr>
              <w:spacing w:line="360" w:lineRule="auto"/>
              <w:ind w:firstLine="0"/>
              <w:jc w:val="center"/>
              <w:rPr>
                <w:rFonts w:cs="Arial"/>
                <w:sz w:val="18"/>
              </w:rPr>
            </w:pPr>
            <w:r w:rsidRPr="004F76BC">
              <w:rPr>
                <w:rFonts w:cs="Arial"/>
                <w:b/>
                <w:bCs/>
                <w:sz w:val="18"/>
              </w:rPr>
              <w:t>Baker &amp; Van Dyck, 2013</w:t>
            </w:r>
          </w:p>
        </w:tc>
        <w:tc>
          <w:tcPr>
            <w:tcW w:w="920"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2955E34" w14:textId="77777777" w:rsidR="004F76BC" w:rsidRPr="004F76BC" w:rsidRDefault="004F76BC" w:rsidP="004F76BC">
            <w:pPr>
              <w:spacing w:line="360" w:lineRule="auto"/>
              <w:ind w:firstLine="0"/>
              <w:jc w:val="center"/>
              <w:rPr>
                <w:rFonts w:cs="Arial"/>
                <w:sz w:val="18"/>
              </w:rPr>
            </w:pPr>
            <w:r w:rsidRPr="004F76BC">
              <w:rPr>
                <w:rFonts w:cs="Arial"/>
                <w:b/>
                <w:bCs/>
                <w:sz w:val="18"/>
              </w:rPr>
              <w:t>Travouillon, 2016</w:t>
            </w:r>
          </w:p>
        </w:tc>
        <w:tc>
          <w:tcPr>
            <w:tcW w:w="919"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374B9ED3" w14:textId="77777777" w:rsidR="004F76BC" w:rsidRPr="004F76BC" w:rsidRDefault="004F76BC" w:rsidP="004F76BC">
            <w:pPr>
              <w:spacing w:line="360" w:lineRule="auto"/>
              <w:ind w:firstLine="0"/>
              <w:jc w:val="center"/>
              <w:rPr>
                <w:rFonts w:cs="Arial"/>
                <w:sz w:val="18"/>
              </w:rPr>
            </w:pPr>
            <w:r w:rsidRPr="004F76BC">
              <w:rPr>
                <w:rFonts w:cs="Arial"/>
                <w:b/>
                <w:bCs/>
                <w:sz w:val="18"/>
              </w:rPr>
              <w:t>GMM</w:t>
            </w:r>
          </w:p>
        </w:tc>
      </w:tr>
      <w:tr w:rsidR="00F61D88" w:rsidRPr="004F76BC" w14:paraId="7A5A4BDD" w14:textId="77777777" w:rsidTr="00B30746">
        <w:trPr>
          <w:trHeight w:val="604"/>
        </w:trPr>
        <w:tc>
          <w:tcPr>
            <w:tcW w:w="405" w:type="pct"/>
            <w:vMerge/>
            <w:tcBorders>
              <w:top w:val="single" w:sz="8" w:space="0" w:color="FFFFFF"/>
              <w:left w:val="single" w:sz="8" w:space="0" w:color="FFFFFF"/>
              <w:bottom w:val="single" w:sz="24" w:space="0" w:color="FFFFFF"/>
              <w:right w:val="single" w:sz="8" w:space="0" w:color="FFFFFF"/>
            </w:tcBorders>
            <w:vAlign w:val="center"/>
            <w:hideMark/>
          </w:tcPr>
          <w:p w14:paraId="30597BC6" w14:textId="77777777" w:rsidR="004F76BC" w:rsidRPr="004F76BC" w:rsidRDefault="004F76BC" w:rsidP="004F76BC">
            <w:pPr>
              <w:spacing w:line="360" w:lineRule="auto"/>
              <w:ind w:firstLine="0"/>
              <w:jc w:val="center"/>
              <w:rPr>
                <w:rFonts w:cs="Arial"/>
                <w:sz w:val="18"/>
              </w:rPr>
            </w:pPr>
          </w:p>
        </w:tc>
        <w:tc>
          <w:tcPr>
            <w:tcW w:w="306" w:type="pct"/>
            <w:tcBorders>
              <w:top w:val="single" w:sz="24" w:space="0" w:color="FFFFFF"/>
              <w:left w:val="single" w:sz="24"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3EE2AE0"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EFCC50" w14:textId="255F13AB"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7DD32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A19906D"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C66D9C" w14:textId="765760B8"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7"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4679C24"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5DDD9D7"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AFABF89" w14:textId="39C57242"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092A79C"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8"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534F86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C2A03C0" w14:textId="048B3D3D"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2DE940D"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7"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E26C2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C5BB4D7" w14:textId="3CBD17FB"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535571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r>
      <w:tr w:rsidR="00F61D88" w:rsidRPr="004F76BC" w14:paraId="3C882664" w14:textId="77777777" w:rsidTr="00B30746">
        <w:trPr>
          <w:trHeight w:val="604"/>
        </w:trPr>
        <w:tc>
          <w:tcPr>
            <w:tcW w:w="405" w:type="pct"/>
            <w:tcBorders>
              <w:top w:val="single" w:sz="24"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751D66ED" w14:textId="77777777" w:rsidR="004F76BC" w:rsidRPr="004F76BC" w:rsidRDefault="004F76BC" w:rsidP="004F76BC">
            <w:pPr>
              <w:spacing w:line="360" w:lineRule="auto"/>
              <w:ind w:firstLine="0"/>
              <w:jc w:val="center"/>
              <w:rPr>
                <w:rFonts w:cs="Arial"/>
                <w:sz w:val="18"/>
              </w:rPr>
            </w:pPr>
            <w:r w:rsidRPr="004F76BC">
              <w:rPr>
                <w:rFonts w:cs="Arial"/>
                <w:b/>
                <w:bCs/>
                <w:sz w:val="18"/>
              </w:rPr>
              <w:t>Correctness 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40285DE"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FD63B2F"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A97A5B" w14:textId="096C6391" w:rsidR="004F76BC" w:rsidRPr="004F76BC" w:rsidRDefault="00BA74F4" w:rsidP="004F76BC">
            <w:pPr>
              <w:spacing w:line="360" w:lineRule="auto"/>
              <w:ind w:firstLine="0"/>
              <w:jc w:val="center"/>
              <w:rPr>
                <w:rFonts w:cs="Arial"/>
                <w:sz w:val="18"/>
              </w:rPr>
            </w:pPr>
            <w:r>
              <w:rPr>
                <w:rFonts w:cs="Arial"/>
                <w:sz w:val="18"/>
              </w:rPr>
              <w:t>0.838</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8C7A755"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E6B6383"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D56731" w14:textId="418DB061" w:rsidR="004F76BC" w:rsidRPr="004F76BC" w:rsidRDefault="000B1DAA" w:rsidP="004F76BC">
            <w:pPr>
              <w:spacing w:line="360" w:lineRule="auto"/>
              <w:ind w:firstLine="0"/>
              <w:jc w:val="center"/>
              <w:rPr>
                <w:rFonts w:cs="Arial"/>
                <w:sz w:val="18"/>
              </w:rPr>
            </w:pPr>
            <w:r>
              <w:rPr>
                <w:rFonts w:cs="Arial"/>
                <w:sz w:val="18"/>
              </w:rPr>
              <w:t>0.76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DE48B07"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3B68FA4"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DB16968"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25AB07" w14:textId="77777777" w:rsidR="004F76BC" w:rsidRPr="004F76BC" w:rsidRDefault="004F76BC" w:rsidP="004F76BC">
            <w:pPr>
              <w:spacing w:line="360" w:lineRule="auto"/>
              <w:ind w:firstLine="0"/>
              <w:jc w:val="center"/>
              <w:rPr>
                <w:rFonts w:cs="Arial"/>
                <w:sz w:val="18"/>
              </w:rPr>
            </w:pPr>
            <w:r w:rsidRPr="004F76BC">
              <w:rPr>
                <w:rFonts w:cs="Arial"/>
                <w:sz w:val="18"/>
              </w:rPr>
              <w:t>0.88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21EE2C5"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5EE4E05" w14:textId="1B2A1D50" w:rsidR="004F76BC" w:rsidRPr="004F76BC" w:rsidRDefault="00281AF8" w:rsidP="004F76BC">
            <w:pPr>
              <w:spacing w:line="360" w:lineRule="auto"/>
              <w:ind w:firstLine="0"/>
              <w:jc w:val="center"/>
              <w:rPr>
                <w:rFonts w:cs="Arial"/>
                <w:sz w:val="18"/>
              </w:rPr>
            </w:pPr>
            <w:r>
              <w:rPr>
                <w:rFonts w:cs="Arial"/>
                <w:sz w:val="18"/>
              </w:rPr>
              <w:t>0.662</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40756"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0A3FD7"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13FED86" w14:textId="77777777" w:rsidR="004F76BC" w:rsidRPr="004F76BC" w:rsidRDefault="004F76BC" w:rsidP="004F76BC">
            <w:pPr>
              <w:spacing w:line="360" w:lineRule="auto"/>
              <w:ind w:firstLine="0"/>
              <w:jc w:val="center"/>
              <w:rPr>
                <w:rFonts w:cs="Arial"/>
                <w:sz w:val="18"/>
              </w:rPr>
            </w:pPr>
            <w:r w:rsidRPr="004F76BC">
              <w:rPr>
                <w:rFonts w:cs="Arial"/>
                <w:sz w:val="18"/>
              </w:rPr>
              <w:t>0.581</w:t>
            </w:r>
          </w:p>
        </w:tc>
      </w:tr>
      <w:tr w:rsidR="00F61D88" w:rsidRPr="004F76BC" w14:paraId="49BC14FF"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E3595C8" w14:textId="77777777" w:rsidR="004F76BC" w:rsidRPr="004F76BC" w:rsidRDefault="004F76BC" w:rsidP="004F76BC">
            <w:pPr>
              <w:spacing w:line="360" w:lineRule="auto"/>
              <w:ind w:firstLine="0"/>
              <w:jc w:val="center"/>
              <w:rPr>
                <w:rFonts w:cs="Arial"/>
                <w:sz w:val="18"/>
              </w:rPr>
            </w:pPr>
            <w:r w:rsidRPr="004F76BC">
              <w:rPr>
                <w:rFonts w:cs="Arial"/>
                <w:b/>
                <w:bCs/>
                <w:sz w:val="18"/>
              </w:rPr>
              <w:t>Accuracy</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8BFF01F" w14:textId="77777777" w:rsidR="004F76BC" w:rsidRPr="004F76BC" w:rsidRDefault="004F76BC" w:rsidP="004F76BC">
            <w:pPr>
              <w:spacing w:line="360" w:lineRule="auto"/>
              <w:ind w:firstLine="0"/>
              <w:jc w:val="center"/>
              <w:rPr>
                <w:rFonts w:cs="Arial"/>
                <w:sz w:val="18"/>
              </w:rPr>
            </w:pPr>
            <w:r w:rsidRPr="004F76BC">
              <w:rPr>
                <w:rFonts w:cs="Arial"/>
                <w:sz w:val="18"/>
              </w:rPr>
              <w:t>0.75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66BC6A0" w14:textId="77777777" w:rsidR="004F76BC" w:rsidRPr="004F76BC" w:rsidRDefault="004F76BC" w:rsidP="004F76BC">
            <w:pPr>
              <w:spacing w:line="360" w:lineRule="auto"/>
              <w:ind w:firstLine="0"/>
              <w:jc w:val="center"/>
              <w:rPr>
                <w:rFonts w:cs="Arial"/>
                <w:sz w:val="18"/>
              </w:rPr>
            </w:pPr>
            <w:r w:rsidRPr="004F76BC">
              <w:rPr>
                <w:rFonts w:cs="Arial"/>
                <w:sz w:val="18"/>
              </w:rPr>
              <w:t>0.6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AFE196" w14:textId="5C97A9A3" w:rsidR="004F76BC" w:rsidRPr="004F76BC" w:rsidRDefault="00BA74F4" w:rsidP="004F76BC">
            <w:pPr>
              <w:spacing w:line="360" w:lineRule="auto"/>
              <w:ind w:firstLine="0"/>
              <w:jc w:val="center"/>
              <w:rPr>
                <w:rFonts w:cs="Arial"/>
                <w:sz w:val="18"/>
              </w:rPr>
            </w:pPr>
            <w:r>
              <w:rPr>
                <w:rFonts w:cs="Arial"/>
                <w:sz w:val="18"/>
              </w:rPr>
              <w:t>0.5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96DFBE7" w14:textId="77777777" w:rsidR="004F76BC" w:rsidRPr="004F76BC" w:rsidRDefault="004F76BC" w:rsidP="004F76BC">
            <w:pPr>
              <w:spacing w:line="360" w:lineRule="auto"/>
              <w:ind w:firstLine="0"/>
              <w:jc w:val="center"/>
              <w:rPr>
                <w:rFonts w:cs="Arial"/>
                <w:sz w:val="18"/>
              </w:rPr>
            </w:pPr>
            <w:r w:rsidRPr="004F76BC">
              <w:rPr>
                <w:rFonts w:cs="Arial"/>
                <w:sz w:val="18"/>
              </w:rPr>
              <w:t>0.7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B65A08A" w14:textId="77777777" w:rsidR="004F76BC" w:rsidRPr="004F76BC" w:rsidRDefault="004F76BC" w:rsidP="004F76BC">
            <w:pPr>
              <w:spacing w:line="360" w:lineRule="auto"/>
              <w:ind w:firstLine="0"/>
              <w:jc w:val="center"/>
              <w:rPr>
                <w:rFonts w:cs="Arial"/>
                <w:sz w:val="18"/>
              </w:rPr>
            </w:pPr>
            <w:r w:rsidRPr="004F76BC">
              <w:rPr>
                <w:rFonts w:cs="Arial"/>
                <w:sz w:val="18"/>
              </w:rPr>
              <w:t>0.681</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CC9CE3" w14:textId="434C05D3" w:rsidR="004F76BC" w:rsidRPr="004F76BC" w:rsidRDefault="000B1DAA" w:rsidP="004F76BC">
            <w:pPr>
              <w:spacing w:line="360" w:lineRule="auto"/>
              <w:ind w:firstLine="0"/>
              <w:jc w:val="center"/>
              <w:rPr>
                <w:rFonts w:cs="Arial"/>
                <w:sz w:val="18"/>
              </w:rPr>
            </w:pPr>
            <w:r>
              <w:rPr>
                <w:rFonts w:cs="Arial"/>
                <w:sz w:val="18"/>
              </w:rPr>
              <w:t>0.516</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8AB6046" w14:textId="77777777" w:rsidR="004F76BC" w:rsidRPr="004F76BC" w:rsidRDefault="004F76BC" w:rsidP="004F76BC">
            <w:pPr>
              <w:spacing w:line="360" w:lineRule="auto"/>
              <w:ind w:firstLine="0"/>
              <w:jc w:val="center"/>
              <w:rPr>
                <w:rFonts w:cs="Arial"/>
                <w:sz w:val="18"/>
              </w:rPr>
            </w:pPr>
            <w:r w:rsidRPr="004F76BC">
              <w:rPr>
                <w:rFonts w:cs="Arial"/>
                <w:sz w:val="18"/>
              </w:rPr>
              <w:t>0.741</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990C90" w14:textId="77777777" w:rsidR="004F76BC" w:rsidRPr="004F76BC" w:rsidRDefault="004F76BC" w:rsidP="004F76BC">
            <w:pPr>
              <w:spacing w:line="360" w:lineRule="auto"/>
              <w:ind w:firstLine="0"/>
              <w:jc w:val="center"/>
              <w:rPr>
                <w:rFonts w:cs="Arial"/>
                <w:sz w:val="18"/>
              </w:rPr>
            </w:pPr>
            <w:r w:rsidRPr="004F76BC">
              <w:rPr>
                <w:rFonts w:cs="Arial"/>
                <w:sz w:val="18"/>
              </w:rPr>
              <w:t>0.68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83AD74" w14:textId="4A6AD3ED" w:rsidR="004F76BC" w:rsidRPr="004F76BC" w:rsidRDefault="00BA74F4" w:rsidP="004F76BC">
            <w:pPr>
              <w:spacing w:line="360" w:lineRule="auto"/>
              <w:ind w:firstLine="0"/>
              <w:jc w:val="center"/>
              <w:rPr>
                <w:rFonts w:cs="Arial"/>
                <w:sz w:val="18"/>
              </w:rPr>
            </w:pPr>
            <w:r>
              <w:rPr>
                <w:rFonts w:cs="Arial"/>
                <w:sz w:val="18"/>
              </w:rPr>
              <w:t>0.5</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A21D5E" w14:textId="77777777" w:rsidR="004F76BC" w:rsidRPr="004F76BC" w:rsidRDefault="004F76BC" w:rsidP="004F76BC">
            <w:pPr>
              <w:spacing w:line="360" w:lineRule="auto"/>
              <w:ind w:firstLine="0"/>
              <w:jc w:val="center"/>
              <w:rPr>
                <w:rFonts w:cs="Arial"/>
                <w:sz w:val="18"/>
              </w:rPr>
            </w:pPr>
            <w:r w:rsidRPr="004F76BC">
              <w:rPr>
                <w:rFonts w:cs="Arial"/>
                <w:sz w:val="18"/>
              </w:rPr>
              <w:t>0.76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34DA45E" w14:textId="77777777" w:rsidR="004F76BC" w:rsidRPr="004F76BC" w:rsidRDefault="004F76BC" w:rsidP="004F76BC">
            <w:pPr>
              <w:spacing w:line="360" w:lineRule="auto"/>
              <w:ind w:firstLine="0"/>
              <w:jc w:val="center"/>
              <w:rPr>
                <w:rFonts w:cs="Arial"/>
                <w:sz w:val="18"/>
              </w:rPr>
            </w:pPr>
            <w:r w:rsidRPr="004F76BC">
              <w:rPr>
                <w:rFonts w:cs="Arial"/>
                <w:sz w:val="18"/>
              </w:rPr>
              <w:t>0.712</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4A7A8DB" w14:textId="437F388C" w:rsidR="004F76BC" w:rsidRPr="004F76BC" w:rsidRDefault="00281AF8" w:rsidP="004F76BC">
            <w:pPr>
              <w:spacing w:line="360" w:lineRule="auto"/>
              <w:ind w:firstLine="0"/>
              <w:jc w:val="center"/>
              <w:rPr>
                <w:rFonts w:cs="Arial"/>
                <w:sz w:val="18"/>
              </w:rPr>
            </w:pPr>
            <w:r>
              <w:rPr>
                <w:rFonts w:cs="Arial"/>
                <w:sz w:val="18"/>
              </w:rPr>
              <w:t>0.328</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F059308" w14:textId="77777777" w:rsidR="004F76BC" w:rsidRPr="004F76BC" w:rsidRDefault="004F76BC" w:rsidP="004F76BC">
            <w:pPr>
              <w:spacing w:line="360" w:lineRule="auto"/>
              <w:ind w:firstLine="0"/>
              <w:jc w:val="center"/>
              <w:rPr>
                <w:rFonts w:cs="Arial"/>
                <w:sz w:val="18"/>
              </w:rPr>
            </w:pPr>
            <w:r w:rsidRPr="004F76BC">
              <w:rPr>
                <w:rFonts w:cs="Arial"/>
                <w:sz w:val="18"/>
              </w:rPr>
              <w:t>0.8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3E65999" w14:textId="77777777" w:rsidR="004F76BC" w:rsidRPr="004F76BC" w:rsidRDefault="004F76BC" w:rsidP="004F76BC">
            <w:pPr>
              <w:spacing w:line="360" w:lineRule="auto"/>
              <w:ind w:firstLine="0"/>
              <w:jc w:val="center"/>
              <w:rPr>
                <w:rFonts w:cs="Arial"/>
                <w:sz w:val="18"/>
              </w:rPr>
            </w:pPr>
            <w:r w:rsidRPr="004F76BC">
              <w:rPr>
                <w:rFonts w:cs="Arial"/>
                <w:sz w:val="18"/>
              </w:rPr>
              <w:t>0.7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80532" w14:textId="77777777" w:rsidR="004F76BC" w:rsidRPr="004F76BC" w:rsidRDefault="004F76BC" w:rsidP="004F76BC">
            <w:pPr>
              <w:spacing w:line="360" w:lineRule="auto"/>
              <w:ind w:firstLine="0"/>
              <w:jc w:val="center"/>
              <w:rPr>
                <w:rFonts w:cs="Arial"/>
                <w:sz w:val="18"/>
              </w:rPr>
            </w:pPr>
            <w:r w:rsidRPr="004F76BC">
              <w:rPr>
                <w:rFonts w:cs="Arial"/>
                <w:sz w:val="18"/>
              </w:rPr>
              <w:t>0.286</w:t>
            </w:r>
          </w:p>
        </w:tc>
      </w:tr>
      <w:tr w:rsidR="00F61D88" w:rsidRPr="004F76BC" w14:paraId="224573CC"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F7E5F91" w14:textId="77777777" w:rsidR="004F76BC" w:rsidRPr="004F76BC" w:rsidRDefault="004F76BC" w:rsidP="004F76BC">
            <w:pPr>
              <w:spacing w:line="360" w:lineRule="auto"/>
              <w:ind w:firstLine="0"/>
              <w:jc w:val="center"/>
              <w:rPr>
                <w:rFonts w:cs="Arial"/>
                <w:sz w:val="18"/>
              </w:rPr>
            </w:pPr>
            <w:r w:rsidRPr="004F76BC">
              <w:rPr>
                <w:rFonts w:cs="Arial"/>
                <w:b/>
                <w:bCs/>
                <w:sz w:val="18"/>
              </w:rPr>
              <w:t>Ability to Sepa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E250ADA" w14:textId="77777777" w:rsidR="004F76BC" w:rsidRPr="004F76BC" w:rsidRDefault="004F76BC" w:rsidP="004F76BC">
            <w:pPr>
              <w:spacing w:line="360" w:lineRule="auto"/>
              <w:ind w:firstLine="0"/>
              <w:jc w:val="center"/>
              <w:rPr>
                <w:rFonts w:cs="Arial"/>
                <w:sz w:val="18"/>
              </w:rPr>
            </w:pPr>
            <w:r w:rsidRPr="004F76BC">
              <w:rPr>
                <w:rFonts w:cs="Arial"/>
                <w:sz w:val="18"/>
              </w:rPr>
              <w:t>0.85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E1E2A7C" w14:textId="77777777" w:rsidR="004F76BC" w:rsidRPr="004F76BC" w:rsidRDefault="004F76BC" w:rsidP="004F76BC">
            <w:pPr>
              <w:spacing w:line="360" w:lineRule="auto"/>
              <w:ind w:firstLine="0"/>
              <w:jc w:val="center"/>
              <w:rPr>
                <w:rFonts w:cs="Arial"/>
                <w:sz w:val="18"/>
              </w:rPr>
            </w:pPr>
            <w:r w:rsidRPr="004F76BC">
              <w:rPr>
                <w:rFonts w:cs="Arial"/>
                <w:sz w:val="18"/>
              </w:rPr>
              <w:t>0.7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6508FFE" w14:textId="2FBD789E" w:rsidR="004F76BC" w:rsidRPr="004F76BC" w:rsidRDefault="00BA74F4" w:rsidP="004F76BC">
            <w:pPr>
              <w:spacing w:line="360" w:lineRule="auto"/>
              <w:ind w:firstLine="0"/>
              <w:jc w:val="center"/>
              <w:rPr>
                <w:rFonts w:cs="Arial"/>
                <w:sz w:val="18"/>
              </w:rPr>
            </w:pPr>
            <w:r>
              <w:rPr>
                <w:rFonts w:cs="Arial"/>
                <w:sz w:val="18"/>
              </w:rPr>
              <w:t>0.654</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BB0DEE9"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B64701A" w14:textId="77777777" w:rsidR="004F76BC" w:rsidRPr="004F76BC" w:rsidRDefault="004F76BC" w:rsidP="004F76BC">
            <w:pPr>
              <w:spacing w:line="360" w:lineRule="auto"/>
              <w:ind w:firstLine="0"/>
              <w:jc w:val="center"/>
              <w:rPr>
                <w:rFonts w:cs="Arial"/>
                <w:sz w:val="18"/>
              </w:rPr>
            </w:pPr>
            <w:r w:rsidRPr="004F76BC">
              <w:rPr>
                <w:rFonts w:cs="Arial"/>
                <w:sz w:val="18"/>
              </w:rPr>
              <w:t>0.78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2D7F2B" w14:textId="5D2F0472" w:rsidR="004F76BC" w:rsidRPr="004F76BC" w:rsidRDefault="000B1DAA" w:rsidP="004F76BC">
            <w:pPr>
              <w:spacing w:line="360" w:lineRule="auto"/>
              <w:ind w:firstLine="0"/>
              <w:jc w:val="center"/>
              <w:rPr>
                <w:rFonts w:cs="Arial"/>
                <w:sz w:val="18"/>
              </w:rPr>
            </w:pPr>
            <w:r>
              <w:rPr>
                <w:rFonts w:cs="Arial"/>
                <w:sz w:val="18"/>
              </w:rPr>
              <w:t>0.70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7479DA" w14:textId="77777777" w:rsidR="004F76BC" w:rsidRPr="004F76BC" w:rsidRDefault="004F76BC" w:rsidP="004F76BC">
            <w:pPr>
              <w:spacing w:line="360" w:lineRule="auto"/>
              <w:ind w:firstLine="0"/>
              <w:jc w:val="center"/>
              <w:rPr>
                <w:rFonts w:cs="Arial"/>
                <w:sz w:val="18"/>
              </w:rPr>
            </w:pPr>
            <w:r w:rsidRPr="004F76BC">
              <w:rPr>
                <w:rFonts w:cs="Arial"/>
                <w:sz w:val="18"/>
              </w:rPr>
              <w:t>0.83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A7362E2" w14:textId="77777777" w:rsidR="004F76BC" w:rsidRPr="004F76BC" w:rsidRDefault="004F76BC" w:rsidP="004F76BC">
            <w:pPr>
              <w:spacing w:line="360" w:lineRule="auto"/>
              <w:ind w:firstLine="0"/>
              <w:jc w:val="center"/>
              <w:rPr>
                <w:rFonts w:cs="Arial"/>
                <w:sz w:val="18"/>
              </w:rPr>
            </w:pPr>
            <w:r w:rsidRPr="004F76BC">
              <w:rPr>
                <w:rFonts w:cs="Arial"/>
                <w:sz w:val="18"/>
              </w:rPr>
              <w:t>0.79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A544E7" w14:textId="4AA88627" w:rsidR="004F76BC" w:rsidRPr="004F76BC" w:rsidRDefault="00BA74F4" w:rsidP="004F76BC">
            <w:pPr>
              <w:spacing w:line="360" w:lineRule="auto"/>
              <w:ind w:firstLine="0"/>
              <w:jc w:val="center"/>
              <w:rPr>
                <w:rFonts w:cs="Arial"/>
                <w:sz w:val="18"/>
              </w:rPr>
            </w:pPr>
            <w:r>
              <w:rPr>
                <w:rFonts w:cs="Arial"/>
                <w:sz w:val="18"/>
              </w:rPr>
              <w:t>0.665</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A5132B9"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813D720" w14:textId="77777777" w:rsidR="004F76BC" w:rsidRPr="004F76BC" w:rsidRDefault="004F76BC" w:rsidP="004F76BC">
            <w:pPr>
              <w:spacing w:line="360" w:lineRule="auto"/>
              <w:ind w:firstLine="0"/>
              <w:jc w:val="center"/>
              <w:rPr>
                <w:rFonts w:cs="Arial"/>
                <w:sz w:val="18"/>
              </w:rPr>
            </w:pPr>
            <w:r w:rsidRPr="004F76BC">
              <w:rPr>
                <w:rFonts w:cs="Arial"/>
                <w:sz w:val="18"/>
              </w:rPr>
              <w:t>0.858</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309A1A" w14:textId="383C23B2" w:rsidR="004F76BC" w:rsidRPr="004F76BC" w:rsidRDefault="00281AF8" w:rsidP="004F76BC">
            <w:pPr>
              <w:spacing w:line="360" w:lineRule="auto"/>
              <w:ind w:firstLine="0"/>
              <w:jc w:val="center"/>
              <w:rPr>
                <w:rFonts w:cs="Arial"/>
                <w:sz w:val="18"/>
              </w:rPr>
            </w:pPr>
            <w:r>
              <w:rPr>
                <w:rFonts w:cs="Arial"/>
                <w:sz w:val="18"/>
              </w:rPr>
              <w:t>0.597</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94A91D" w14:textId="77777777" w:rsidR="004F76BC" w:rsidRPr="004F76BC" w:rsidRDefault="004F76BC" w:rsidP="004F76BC">
            <w:pPr>
              <w:spacing w:line="360" w:lineRule="auto"/>
              <w:ind w:firstLine="0"/>
              <w:jc w:val="center"/>
              <w:rPr>
                <w:rFonts w:cs="Arial"/>
                <w:sz w:val="18"/>
              </w:rPr>
            </w:pPr>
            <w:r w:rsidRPr="004F76BC">
              <w:rPr>
                <w:rFonts w:cs="Arial"/>
                <w:sz w:val="18"/>
              </w:rPr>
              <w:t>0.9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28BD4B" w14:textId="77777777" w:rsidR="004F76BC" w:rsidRPr="004F76BC" w:rsidRDefault="004F76BC" w:rsidP="004F76BC">
            <w:pPr>
              <w:spacing w:line="360" w:lineRule="auto"/>
              <w:ind w:firstLine="0"/>
              <w:jc w:val="center"/>
              <w:rPr>
                <w:rFonts w:cs="Arial"/>
                <w:sz w:val="18"/>
              </w:rPr>
            </w:pPr>
            <w:r w:rsidRPr="004F76BC">
              <w:rPr>
                <w:rFonts w:cs="Arial"/>
                <w:sz w:val="18"/>
              </w:rPr>
              <w:t>0.98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6F28E30" w14:textId="77777777" w:rsidR="004F76BC" w:rsidRPr="004F76BC" w:rsidRDefault="004F76BC" w:rsidP="004F76BC">
            <w:pPr>
              <w:spacing w:line="360" w:lineRule="auto"/>
              <w:ind w:firstLine="0"/>
              <w:jc w:val="center"/>
              <w:rPr>
                <w:rFonts w:cs="Arial"/>
                <w:sz w:val="18"/>
              </w:rPr>
            </w:pPr>
            <w:r w:rsidRPr="004F76BC">
              <w:rPr>
                <w:rFonts w:cs="Arial"/>
                <w:sz w:val="18"/>
              </w:rPr>
              <w:t>0.879</w:t>
            </w:r>
          </w:p>
        </w:tc>
      </w:tr>
      <w:tr w:rsidR="00F61D88" w:rsidRPr="004F76BC" w14:paraId="4C005576"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5D7820F7" w14:textId="77777777" w:rsidR="004F76BC" w:rsidRPr="004F76BC" w:rsidRDefault="004F76BC" w:rsidP="004F76BC">
            <w:pPr>
              <w:spacing w:line="360" w:lineRule="auto"/>
              <w:ind w:firstLine="0"/>
              <w:jc w:val="center"/>
              <w:rPr>
                <w:rFonts w:cs="Arial"/>
                <w:sz w:val="18"/>
              </w:rPr>
            </w:pPr>
            <w:r w:rsidRPr="004F76BC">
              <w:rPr>
                <w:rFonts w:cs="Arial"/>
                <w:b/>
                <w:bCs/>
                <w:sz w:val="18"/>
              </w:rPr>
              <w:t>Confidenc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9584FC" w14:textId="77777777" w:rsidR="004F76BC" w:rsidRPr="004F76BC" w:rsidRDefault="004F76BC" w:rsidP="004F76BC">
            <w:pPr>
              <w:spacing w:line="360" w:lineRule="auto"/>
              <w:ind w:firstLine="0"/>
              <w:jc w:val="center"/>
              <w:rPr>
                <w:rFonts w:cs="Arial"/>
                <w:sz w:val="18"/>
              </w:rPr>
            </w:pPr>
            <w:r w:rsidRPr="004F76BC">
              <w:rPr>
                <w:rFonts w:cs="Arial"/>
                <w:sz w:val="18"/>
              </w:rPr>
              <w:t>0.91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71BAEE8" w14:textId="2495A870" w:rsidR="004F76BC" w:rsidRPr="004F76BC" w:rsidRDefault="00C80F9E" w:rsidP="004F76BC">
            <w:pPr>
              <w:spacing w:line="360" w:lineRule="auto"/>
              <w:ind w:firstLine="0"/>
              <w:jc w:val="center"/>
              <w:rPr>
                <w:rFonts w:cs="Arial"/>
                <w:sz w:val="18"/>
              </w:rPr>
            </w:pPr>
            <w:r>
              <w:rPr>
                <w:rFonts w:cs="Arial"/>
                <w:sz w:val="18"/>
              </w:rPr>
              <w:t>0.</w:t>
            </w:r>
            <w:r w:rsidR="004F76BC" w:rsidRPr="004F76BC">
              <w:rPr>
                <w:rFonts w:cs="Arial"/>
                <w:sz w:val="18"/>
              </w:rPr>
              <w:t>8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C11E1AE" w14:textId="442B6D99" w:rsidR="004F76BC" w:rsidRPr="004F76BC" w:rsidRDefault="00BA74F4" w:rsidP="004F76BC">
            <w:pPr>
              <w:spacing w:line="360" w:lineRule="auto"/>
              <w:ind w:firstLine="0"/>
              <w:jc w:val="center"/>
              <w:rPr>
                <w:rFonts w:cs="Arial"/>
                <w:sz w:val="18"/>
              </w:rPr>
            </w:pPr>
            <w:r>
              <w:rPr>
                <w:rFonts w:cs="Arial"/>
                <w:sz w:val="18"/>
              </w:rPr>
              <w:t>0.79</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50BC387" w14:textId="77777777" w:rsidR="004F76BC" w:rsidRPr="004F76BC" w:rsidRDefault="004F76BC" w:rsidP="004F76BC">
            <w:pPr>
              <w:spacing w:line="360" w:lineRule="auto"/>
              <w:ind w:firstLine="0"/>
              <w:jc w:val="center"/>
              <w:rPr>
                <w:rFonts w:cs="Arial"/>
                <w:sz w:val="18"/>
              </w:rPr>
            </w:pPr>
            <w:r w:rsidRPr="004F76BC">
              <w:rPr>
                <w:rFonts w:cs="Arial"/>
                <w:sz w:val="18"/>
              </w:rPr>
              <w:t>0.92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F58DA6D" w14:textId="77777777" w:rsidR="004F76BC" w:rsidRPr="004F76BC" w:rsidRDefault="004F76BC" w:rsidP="004F76BC">
            <w:pPr>
              <w:spacing w:line="360" w:lineRule="auto"/>
              <w:ind w:firstLine="0"/>
              <w:jc w:val="center"/>
              <w:rPr>
                <w:rFonts w:cs="Arial"/>
                <w:sz w:val="18"/>
              </w:rPr>
            </w:pPr>
            <w:r w:rsidRPr="004F76BC">
              <w:rPr>
                <w:rFonts w:cs="Arial"/>
                <w:sz w:val="18"/>
              </w:rPr>
              <w:t>0.87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EC04CE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2533ACC" w14:textId="77777777" w:rsidR="004F76BC" w:rsidRPr="004F76BC" w:rsidRDefault="004F76BC" w:rsidP="004F76BC">
            <w:pPr>
              <w:spacing w:line="360" w:lineRule="auto"/>
              <w:ind w:firstLine="0"/>
              <w:jc w:val="center"/>
              <w:rPr>
                <w:rFonts w:cs="Arial"/>
                <w:sz w:val="18"/>
              </w:rPr>
            </w:pPr>
            <w:r w:rsidRPr="004F76BC">
              <w:rPr>
                <w:rFonts w:cs="Arial"/>
                <w:sz w:val="18"/>
              </w:rPr>
              <w:t>0.90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E0367C4"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3B0CB3C"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071682F" w14:textId="77777777" w:rsidR="004F76BC" w:rsidRPr="004F76BC" w:rsidRDefault="004F76BC" w:rsidP="004F76BC">
            <w:pPr>
              <w:spacing w:line="360" w:lineRule="auto"/>
              <w:ind w:firstLine="0"/>
              <w:jc w:val="center"/>
              <w:rPr>
                <w:rFonts w:cs="Arial"/>
                <w:sz w:val="18"/>
              </w:rPr>
            </w:pPr>
            <w:r w:rsidRPr="004F76BC">
              <w:rPr>
                <w:rFonts w:cs="Arial"/>
                <w:sz w:val="18"/>
              </w:rPr>
              <w:t>0.92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9B68D12" w14:textId="77777777" w:rsidR="004F76BC" w:rsidRPr="004F76BC" w:rsidRDefault="004F76BC" w:rsidP="004F76BC">
            <w:pPr>
              <w:spacing w:line="360" w:lineRule="auto"/>
              <w:ind w:firstLine="0"/>
              <w:jc w:val="center"/>
              <w:rPr>
                <w:rFonts w:cs="Arial"/>
                <w:sz w:val="18"/>
              </w:rPr>
            </w:pPr>
            <w:r w:rsidRPr="004F76BC">
              <w:rPr>
                <w:rFonts w:cs="Arial"/>
                <w:sz w:val="18"/>
              </w:rPr>
              <w:t>0.914</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4EB5A6" w14:textId="18B79C9C" w:rsidR="004F76BC" w:rsidRPr="004F76BC" w:rsidRDefault="00281AF8" w:rsidP="004F76BC">
            <w:pPr>
              <w:spacing w:line="360" w:lineRule="auto"/>
              <w:ind w:firstLine="0"/>
              <w:jc w:val="center"/>
              <w:rPr>
                <w:rFonts w:cs="Arial"/>
                <w:sz w:val="18"/>
              </w:rPr>
            </w:pPr>
            <w:r>
              <w:rPr>
                <w:rFonts w:cs="Arial"/>
                <w:sz w:val="18"/>
              </w:rPr>
              <w:t>0.749</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59B5291" w14:textId="77777777" w:rsidR="004F76BC" w:rsidRPr="004F76BC" w:rsidRDefault="004F76BC" w:rsidP="004F76BC">
            <w:pPr>
              <w:spacing w:line="360" w:lineRule="auto"/>
              <w:ind w:firstLine="0"/>
              <w:jc w:val="center"/>
              <w:rPr>
                <w:rFonts w:cs="Arial"/>
                <w:sz w:val="18"/>
              </w:rPr>
            </w:pPr>
            <w:r w:rsidRPr="004F76BC">
              <w:rPr>
                <w:rFonts w:cs="Arial"/>
                <w:sz w:val="18"/>
              </w:rPr>
              <w:t>0.96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BB8225" w14:textId="77777777" w:rsidR="004F76BC" w:rsidRPr="004F76BC" w:rsidRDefault="004F76BC" w:rsidP="004F76BC">
            <w:pPr>
              <w:spacing w:line="360" w:lineRule="auto"/>
              <w:ind w:firstLine="0"/>
              <w:jc w:val="center"/>
              <w:rPr>
                <w:rFonts w:cs="Arial"/>
                <w:sz w:val="18"/>
              </w:rPr>
            </w:pPr>
            <w:r w:rsidRPr="004F76BC">
              <w:rPr>
                <w:rFonts w:cs="Arial"/>
                <w:sz w:val="18"/>
              </w:rPr>
              <w:t>0.9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7C922B" w14:textId="77777777" w:rsidR="004F76BC" w:rsidRPr="004F76BC" w:rsidRDefault="004F76BC" w:rsidP="004F76BC">
            <w:pPr>
              <w:spacing w:line="360" w:lineRule="auto"/>
              <w:ind w:firstLine="0"/>
              <w:jc w:val="center"/>
              <w:rPr>
                <w:rFonts w:cs="Arial"/>
                <w:sz w:val="18"/>
              </w:rPr>
            </w:pPr>
            <w:r w:rsidRPr="004F76BC">
              <w:rPr>
                <w:rFonts w:cs="Arial"/>
                <w:sz w:val="18"/>
              </w:rPr>
              <w:t>0.928</w:t>
            </w:r>
          </w:p>
        </w:tc>
      </w:tr>
      <w:tr w:rsidR="00F61D88" w:rsidRPr="004F76BC" w14:paraId="7E5258AD" w14:textId="77777777" w:rsidTr="00B30746">
        <w:trPr>
          <w:trHeight w:val="414"/>
        </w:trPr>
        <w:tc>
          <w:tcPr>
            <w:tcW w:w="405" w:type="pct"/>
            <w:vMerge w:val="restart"/>
            <w:tcBorders>
              <w:top w:val="single" w:sz="8" w:space="0" w:color="FFFFFF"/>
              <w:left w:val="single" w:sz="8" w:space="0" w:color="FFFFFF"/>
              <w:bottom w:val="single" w:sz="8" w:space="0" w:color="000000"/>
              <w:right w:val="single" w:sz="8" w:space="0" w:color="FFFFFF"/>
            </w:tcBorders>
            <w:shd w:val="clear" w:color="auto" w:fill="000000"/>
            <w:tcMar>
              <w:top w:w="12" w:type="dxa"/>
              <w:left w:w="12" w:type="dxa"/>
              <w:bottom w:w="0" w:type="dxa"/>
              <w:right w:w="12" w:type="dxa"/>
            </w:tcMar>
            <w:vAlign w:val="center"/>
            <w:hideMark/>
          </w:tcPr>
          <w:p w14:paraId="43DB618A"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Confidence for each true class</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D3516E9" w14:textId="34021172" w:rsidR="004F76BC" w:rsidRPr="004F76BC" w:rsidRDefault="004F76BC" w:rsidP="00311639">
            <w:pPr>
              <w:spacing w:line="240" w:lineRule="auto"/>
              <w:ind w:firstLine="0"/>
              <w:jc w:val="center"/>
              <w:rPr>
                <w:rFonts w:cs="Arial"/>
                <w:sz w:val="18"/>
              </w:rPr>
            </w:pPr>
            <w:r w:rsidRPr="004F76BC">
              <w:rPr>
                <w:rFonts w:cs="Arial"/>
                <w:sz w:val="18"/>
              </w:rPr>
              <w:t>Nor</w:t>
            </w:r>
            <w:r w:rsidR="00311639">
              <w:rPr>
                <w:rFonts w:cs="Arial"/>
                <w:sz w:val="18"/>
              </w:rPr>
              <w:t>th</w:t>
            </w:r>
            <w:r w:rsidR="00F61D88">
              <w:rPr>
                <w:rFonts w:cs="Arial"/>
                <w:sz w:val="18"/>
              </w:rPr>
              <w:t>:</w:t>
            </w:r>
            <w:r w:rsidR="00311639">
              <w:rPr>
                <w:rFonts w:cs="Arial"/>
                <w:sz w:val="18"/>
              </w:rPr>
              <w:t xml:space="preserve"> </w:t>
            </w:r>
            <w:r w:rsidR="00F61D88">
              <w:rPr>
                <w:rFonts w:cs="Arial"/>
                <w:sz w:val="18"/>
              </w:rPr>
              <w:t xml:space="preserve"> </w:t>
            </w:r>
            <w:r w:rsidRPr="004F76BC">
              <w:rPr>
                <w:rFonts w:cs="Arial"/>
                <w:sz w:val="18"/>
              </w:rPr>
              <w:t>0.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4A1BB40" w14:textId="788C12AF" w:rsidR="004F76BC" w:rsidRPr="004F76BC" w:rsidRDefault="004F76BC" w:rsidP="00311639">
            <w:pPr>
              <w:spacing w:line="240" w:lineRule="auto"/>
              <w:ind w:firstLine="0"/>
              <w:jc w:val="center"/>
              <w:rPr>
                <w:rFonts w:cs="Arial"/>
                <w:sz w:val="18"/>
              </w:rPr>
            </w:pPr>
            <w:r w:rsidRPr="004F76BC">
              <w:rPr>
                <w:rFonts w:cs="Arial"/>
                <w:sz w:val="18"/>
              </w:rPr>
              <w:t>N</w:t>
            </w:r>
            <w:r w:rsidR="00311639">
              <w:rPr>
                <w:rFonts w:cs="Arial"/>
                <w:sz w:val="18"/>
              </w:rPr>
              <w:t xml:space="preserve">orth: </w:t>
            </w:r>
            <w:r w:rsidRPr="004F76BC">
              <w:rPr>
                <w:rFonts w:cs="Arial"/>
                <w:sz w:val="18"/>
              </w:rPr>
              <w:t>0.77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1569A16" w14:textId="7ACA68DD"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72</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981F4C" w14:textId="616E6EB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C93A666" w14:textId="18BD8BB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02</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DBDC9A1" w14:textId="7FF7A0A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94</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D0306E" w14:textId="743DA0BF"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2A99DEC" w14:textId="1E43CA58"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7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29C0A7A" w14:textId="517ABC24" w:rsidR="004F76BC" w:rsidRPr="004F76BC" w:rsidRDefault="00311639" w:rsidP="00311639">
            <w:pPr>
              <w:spacing w:line="240" w:lineRule="auto"/>
              <w:ind w:firstLine="0"/>
              <w:jc w:val="center"/>
              <w:rPr>
                <w:rFonts w:cs="Arial"/>
                <w:sz w:val="18"/>
              </w:rPr>
            </w:pPr>
            <w:r>
              <w:rPr>
                <w:rFonts w:cs="Arial"/>
                <w:sz w:val="18"/>
              </w:rPr>
              <w:t xml:space="preserve">North: </w:t>
            </w:r>
            <w:r w:rsidR="00BA74F4">
              <w:rPr>
                <w:rFonts w:cs="Arial"/>
                <w:sz w:val="18"/>
              </w:rPr>
              <w:t>0.726</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A76A905" w14:textId="6D767EF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9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5479A93" w14:textId="626C561F"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DE36E3E" w14:textId="21E396D7"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281AF8">
              <w:rPr>
                <w:rFonts w:cs="Arial"/>
                <w:sz w:val="18"/>
              </w:rPr>
              <w:t>0.806</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0A38CA8" w14:textId="085AF1D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40E2410" w14:textId="08CC82C1"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6F111B54" w14:textId="762EF09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47</w:t>
            </w:r>
          </w:p>
        </w:tc>
      </w:tr>
      <w:tr w:rsidR="00F61D88" w:rsidRPr="004F76BC" w14:paraId="290D4AD7" w14:textId="77777777" w:rsidTr="00B30746">
        <w:trPr>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3820EC1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453BEAC" w14:textId="09116C19" w:rsidR="004F76BC" w:rsidRPr="004F76BC" w:rsidRDefault="004F76BC" w:rsidP="00311639">
            <w:pPr>
              <w:spacing w:line="240" w:lineRule="auto"/>
              <w:ind w:firstLine="0"/>
              <w:jc w:val="center"/>
              <w:rPr>
                <w:rFonts w:cs="Arial"/>
                <w:sz w:val="18"/>
              </w:rPr>
            </w:pPr>
            <w:r w:rsidRPr="004F76BC">
              <w:rPr>
                <w:rFonts w:cs="Arial"/>
                <w:sz w:val="18"/>
              </w:rPr>
              <w:t>South: 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D2EE34" w14:textId="53AE2F8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0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6E9C7F2" w14:textId="0FE11BF4" w:rsidR="004F76BC" w:rsidRPr="004F76BC" w:rsidRDefault="00311639" w:rsidP="00311639">
            <w:pPr>
              <w:spacing w:line="240" w:lineRule="auto"/>
              <w:ind w:firstLine="0"/>
              <w:jc w:val="center"/>
              <w:rPr>
                <w:rFonts w:cs="Arial"/>
                <w:sz w:val="18"/>
              </w:rPr>
            </w:pPr>
            <w:r>
              <w:rPr>
                <w:rFonts w:cs="Arial"/>
                <w:sz w:val="18"/>
              </w:rPr>
              <w:t xml:space="preserve">South: </w:t>
            </w:r>
            <w:r w:rsidR="00BA74F4">
              <w:rPr>
                <w:rFonts w:cs="Arial"/>
                <w:sz w:val="18"/>
              </w:rPr>
              <w:t>0.78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214FD0" w14:textId="7A9D034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37F3D78" w14:textId="2862724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7</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D8DBB17" w14:textId="76480F14" w:rsidR="004F76BC" w:rsidRPr="004F76BC" w:rsidRDefault="00311639" w:rsidP="00311639">
            <w:pPr>
              <w:spacing w:line="240" w:lineRule="auto"/>
              <w:ind w:firstLine="0"/>
              <w:jc w:val="center"/>
              <w:rPr>
                <w:rFonts w:cs="Arial"/>
                <w:sz w:val="18"/>
              </w:rPr>
            </w:pPr>
            <w:r>
              <w:rPr>
                <w:rFonts w:cs="Arial"/>
                <w:sz w:val="18"/>
              </w:rPr>
              <w:t xml:space="preserve">South: </w:t>
            </w:r>
            <w:r w:rsidR="000B1DAA">
              <w:rPr>
                <w:rFonts w:cs="Arial"/>
                <w:sz w:val="18"/>
              </w:rPr>
              <w:t>0.83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3ADCC3B" w14:textId="49F8393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F8C7C68" w14:textId="67DB6F58"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F4BE22" w14:textId="6CDF6027" w:rsidR="004F76BC" w:rsidRPr="004F76BC" w:rsidRDefault="00311639" w:rsidP="00311639">
            <w:pPr>
              <w:spacing w:line="240" w:lineRule="auto"/>
              <w:ind w:firstLine="0"/>
              <w:jc w:val="center"/>
              <w:rPr>
                <w:rFonts w:cs="Arial"/>
                <w:sz w:val="18"/>
              </w:rPr>
            </w:pPr>
            <w:r>
              <w:rPr>
                <w:rFonts w:cs="Arial"/>
                <w:sz w:val="18"/>
              </w:rPr>
              <w:t xml:space="preserve">South: </w:t>
            </w:r>
            <w:r w:rsidR="00BA74F4">
              <w:rPr>
                <w:rFonts w:cs="Arial"/>
                <w:sz w:val="18"/>
              </w:rPr>
              <w:t>0.783</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9365E7F" w14:textId="6B87E37D"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53C9139" w14:textId="1EA08AB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99B937" w14:textId="42D62DFF" w:rsidR="004F76BC" w:rsidRPr="004F76BC" w:rsidRDefault="00311639" w:rsidP="00311639">
            <w:pPr>
              <w:spacing w:line="240" w:lineRule="auto"/>
              <w:ind w:firstLine="0"/>
              <w:jc w:val="center"/>
              <w:rPr>
                <w:rFonts w:cs="Arial"/>
                <w:sz w:val="18"/>
              </w:rPr>
            </w:pPr>
            <w:r>
              <w:rPr>
                <w:rFonts w:cs="Arial"/>
                <w:sz w:val="18"/>
              </w:rPr>
              <w:t xml:space="preserve">South: </w:t>
            </w:r>
            <w:r w:rsidR="00281AF8">
              <w:rPr>
                <w:rFonts w:cs="Arial"/>
                <w:sz w:val="18"/>
              </w:rPr>
              <w:t>0.754</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04A31A8" w14:textId="023267FC"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5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D04FB89" w14:textId="5B32CF26"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72A33AC" w14:textId="6087331B"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44</w:t>
            </w:r>
          </w:p>
        </w:tc>
      </w:tr>
      <w:tr w:rsidR="00F61D88" w:rsidRPr="004F76BC" w14:paraId="680317B6" w14:textId="77777777" w:rsidTr="00B30746">
        <w:trPr>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7DFCEF9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123C239" w14:textId="562D3172" w:rsidR="004F76BC" w:rsidRPr="004F76BC" w:rsidRDefault="004F76BC" w:rsidP="00F61D88">
            <w:pPr>
              <w:spacing w:line="240" w:lineRule="auto"/>
              <w:ind w:firstLine="0"/>
              <w:jc w:val="center"/>
              <w:rPr>
                <w:rFonts w:cs="Arial"/>
                <w:sz w:val="18"/>
              </w:rPr>
            </w:pPr>
            <w:r w:rsidRPr="004F76BC">
              <w:rPr>
                <w:rFonts w:cs="Arial"/>
                <w:sz w:val="18"/>
              </w:rPr>
              <w:t xml:space="preserve">Sub: </w:t>
            </w:r>
            <w:r w:rsidR="00F61D88">
              <w:rPr>
                <w:rFonts w:cs="Arial"/>
                <w:sz w:val="18"/>
              </w:rPr>
              <w:t xml:space="preserve"> </w:t>
            </w:r>
            <w:r w:rsidRPr="004F76BC">
              <w:rPr>
                <w:rFonts w:cs="Arial"/>
                <w:sz w:val="18"/>
              </w:rPr>
              <w:t>0.949</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8CFE9BC" w14:textId="38E6A783"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1</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350E4220" w14:textId="3860DE67" w:rsidR="004F76BC" w:rsidRPr="004F76BC" w:rsidRDefault="00311639" w:rsidP="00311639">
            <w:pPr>
              <w:spacing w:line="240" w:lineRule="auto"/>
              <w:ind w:firstLine="0"/>
              <w:jc w:val="center"/>
              <w:rPr>
                <w:rFonts w:cs="Arial"/>
                <w:sz w:val="18"/>
              </w:rPr>
            </w:pPr>
            <w:r>
              <w:rPr>
                <w:rFonts w:cs="Arial"/>
                <w:sz w:val="18"/>
              </w:rPr>
              <w:t>Sub:</w:t>
            </w:r>
            <w:r w:rsidR="00F61D88">
              <w:rPr>
                <w:rFonts w:cs="Arial"/>
                <w:sz w:val="18"/>
              </w:rPr>
              <w:t xml:space="preserve">  </w:t>
            </w:r>
            <w:r w:rsidR="00BA74F4">
              <w:rPr>
                <w:rFonts w:cs="Arial"/>
                <w:sz w:val="18"/>
              </w:rPr>
              <w:t>0.823</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78709240" w14:textId="700F034D"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61</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415517A" w14:textId="5F60A8CA"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7</w:t>
            </w:r>
          </w:p>
        </w:tc>
        <w:tc>
          <w:tcPr>
            <w:tcW w:w="307"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65979A9" w14:textId="52857234"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818</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2EC9857" w14:textId="1197385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5</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D29BF74" w14:textId="11C54A7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Pr>
                <w:rFonts w:cs="Arial"/>
                <w:sz w:val="18"/>
              </w:rPr>
              <w:t>0.95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7BD0A84F" w14:textId="66C9B529"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BA74F4">
              <w:rPr>
                <w:rFonts w:cs="Arial"/>
                <w:sz w:val="18"/>
              </w:rPr>
              <w:t xml:space="preserve">  0.83</w:t>
            </w:r>
          </w:p>
        </w:tc>
        <w:tc>
          <w:tcPr>
            <w:tcW w:w="308"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3B5CB21E" w14:textId="08BE2E28"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4</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5B958B64" w14:textId="662BCC61"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6</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1FD12CAF" w14:textId="39C2EA40"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281AF8">
              <w:rPr>
                <w:rFonts w:cs="Arial"/>
                <w:sz w:val="18"/>
              </w:rPr>
              <w:t>0.721</w:t>
            </w:r>
          </w:p>
        </w:tc>
        <w:tc>
          <w:tcPr>
            <w:tcW w:w="307"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00AD34A2" w14:textId="2BF8E60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76</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28F1C396" w14:textId="1A76022C"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9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2322004" w14:textId="7D21A3B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1</w:t>
            </w:r>
          </w:p>
        </w:tc>
      </w:tr>
      <w:tr w:rsidR="00B30746" w:rsidRPr="004F76BC" w14:paraId="26CE95CE" w14:textId="77777777" w:rsidTr="00C80CDA">
        <w:trPr>
          <w:trHeight w:val="604"/>
        </w:trPr>
        <w:tc>
          <w:tcPr>
            <w:tcW w:w="405" w:type="pct"/>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B18E49"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Allometry</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BAC7950" w14:textId="7C32AEA6" w:rsidR="004F76BC" w:rsidRPr="004F76BC" w:rsidRDefault="00C32608" w:rsidP="00D23F5D">
            <w:pPr>
              <w:spacing w:line="360" w:lineRule="auto"/>
              <w:ind w:firstLine="0"/>
              <w:jc w:val="center"/>
              <w:rPr>
                <w:rFonts w:cs="Arial"/>
                <w:sz w:val="18"/>
              </w:rPr>
            </w:pPr>
            <w:r>
              <w:rPr>
                <w:rFonts w:cs="Arial"/>
                <w:sz w:val="18"/>
              </w:rPr>
              <w:t>R² = 0.079</w:t>
            </w:r>
            <w:r w:rsidR="004F76BC" w:rsidRPr="004F76BC">
              <w:rPr>
                <w:rFonts w:cs="Arial"/>
                <w:sz w:val="18"/>
              </w:rPr>
              <w:t>, F = 11.</w:t>
            </w:r>
            <w:r w:rsidR="00D23F5D">
              <w:rPr>
                <w:rFonts w:cs="Arial"/>
                <w:sz w:val="18"/>
              </w:rPr>
              <w:t>475</w:t>
            </w:r>
            <w:r w:rsidR="004F76BC" w:rsidRPr="004F76BC">
              <w:rPr>
                <w:rFonts w:cs="Arial"/>
                <w:sz w:val="18"/>
              </w:rPr>
              <w:t>, p = 0.001</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2B6B007" w14:textId="45B7890E" w:rsidR="004F76BC" w:rsidRPr="004F76BC" w:rsidRDefault="004F76BC" w:rsidP="004F76BC">
            <w:pPr>
              <w:spacing w:line="360" w:lineRule="auto"/>
              <w:ind w:firstLine="0"/>
              <w:jc w:val="center"/>
              <w:rPr>
                <w:rFonts w:cs="Arial"/>
                <w:sz w:val="18"/>
              </w:rPr>
            </w:pPr>
            <w:r w:rsidRPr="004F76BC">
              <w:rPr>
                <w:rFonts w:cs="Arial"/>
                <w:sz w:val="18"/>
              </w:rPr>
              <w:t>R</w:t>
            </w:r>
            <w:r w:rsidR="00D23F5D">
              <w:rPr>
                <w:rFonts w:cs="Arial"/>
                <w:sz w:val="18"/>
              </w:rPr>
              <w:t>² = 0.144, F = 22.48</w:t>
            </w:r>
            <w:r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58BDEB2" w14:textId="78269477" w:rsidR="004F76BC" w:rsidRPr="004F76BC" w:rsidRDefault="00D23F5D" w:rsidP="004F76BC">
            <w:pPr>
              <w:spacing w:line="360" w:lineRule="auto"/>
              <w:ind w:firstLine="0"/>
              <w:jc w:val="center"/>
              <w:rPr>
                <w:rFonts w:cs="Arial"/>
                <w:sz w:val="18"/>
              </w:rPr>
            </w:pPr>
            <w:r>
              <w:rPr>
                <w:rFonts w:cs="Arial"/>
                <w:sz w:val="18"/>
              </w:rPr>
              <w:t>R² = 0.113, F = 17.064</w:t>
            </w:r>
            <w:r w:rsidR="004F76BC"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1EB5111" w14:textId="681F02CA" w:rsidR="004F76BC" w:rsidRPr="004F76BC" w:rsidRDefault="004F76BC" w:rsidP="00D23F5D">
            <w:pPr>
              <w:spacing w:line="360" w:lineRule="auto"/>
              <w:ind w:firstLine="0"/>
              <w:jc w:val="center"/>
              <w:rPr>
                <w:rFonts w:cs="Arial"/>
                <w:sz w:val="18"/>
              </w:rPr>
            </w:pPr>
            <w:r w:rsidRPr="004F76BC">
              <w:rPr>
                <w:rFonts w:cs="Arial"/>
                <w:sz w:val="18"/>
              </w:rPr>
              <w:t>R² = 0.</w:t>
            </w:r>
            <w:r w:rsidR="00D23F5D">
              <w:rPr>
                <w:rFonts w:cs="Arial"/>
                <w:sz w:val="18"/>
              </w:rPr>
              <w:t>251, F = 44.99</w:t>
            </w:r>
            <w:r w:rsidRPr="004F76BC">
              <w:rPr>
                <w:rFonts w:cs="Arial"/>
                <w:sz w:val="18"/>
              </w:rPr>
              <w:t>, p = 0.001</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91E36C" w14:textId="77777777" w:rsidR="004F76BC" w:rsidRPr="004F76BC" w:rsidRDefault="004F76BC" w:rsidP="004F76BC">
            <w:pPr>
              <w:spacing w:line="360" w:lineRule="auto"/>
              <w:ind w:firstLine="0"/>
              <w:jc w:val="center"/>
              <w:rPr>
                <w:rFonts w:cs="Arial"/>
                <w:sz w:val="18"/>
              </w:rPr>
            </w:pPr>
            <w:r w:rsidRPr="004F76BC">
              <w:rPr>
                <w:rFonts w:cs="Arial"/>
                <w:sz w:val="18"/>
              </w:rPr>
              <w:t>R² = 0.132, F = 20.403, p = 0.001</w:t>
            </w:r>
          </w:p>
        </w:tc>
      </w:tr>
    </w:tbl>
    <w:p w14:paraId="5E55C525" w14:textId="77777777" w:rsidR="004F08F2" w:rsidRPr="00D144C6" w:rsidRDefault="004F08F2" w:rsidP="004F08F2">
      <w:pPr>
        <w:ind w:firstLine="0"/>
        <w:jc w:val="center"/>
        <w:rPr>
          <w:rFonts w:cs="Arial"/>
        </w:rPr>
      </w:pPr>
    </w:p>
    <w:p w14:paraId="1B78F6F5" w14:textId="77777777" w:rsidR="004F08F2" w:rsidRPr="00D144C6" w:rsidRDefault="004F08F2" w:rsidP="004F08F2">
      <w:pPr>
        <w:rPr>
          <w:rFonts w:cs="Arial"/>
        </w:rPr>
        <w:sectPr w:rsidR="004F08F2" w:rsidRPr="00D144C6" w:rsidSect="00363CE7">
          <w:pgSz w:w="16838" w:h="11906" w:orient="landscape"/>
          <w:pgMar w:top="720" w:right="720" w:bottom="720" w:left="720" w:header="708" w:footer="708" w:gutter="0"/>
          <w:lnNumType w:countBy="1" w:restart="continuous"/>
          <w:cols w:space="708"/>
          <w:docGrid w:linePitch="360"/>
        </w:sectPr>
      </w:pPr>
    </w:p>
    <w:p w14:paraId="0AA6D8AB" w14:textId="77777777" w:rsidR="004F08F2" w:rsidRPr="00D144C6" w:rsidRDefault="004F08F2" w:rsidP="00EF362F">
      <w:pPr>
        <w:pStyle w:val="Subtitle"/>
      </w:pPr>
      <w:bookmarkStart w:id="25" w:name="_Toc77580997"/>
      <w:r w:rsidRPr="00D144C6">
        <w:lastRenderedPageBreak/>
        <w:t>Discussion</w:t>
      </w:r>
      <w:bookmarkEnd w:id="25"/>
    </w:p>
    <w:p w14:paraId="6B310239" w14:textId="6E639C7E" w:rsidR="00011FE1" w:rsidRDefault="00011FE1" w:rsidP="004F08F2">
      <w:pPr>
        <w:rPr>
          <w:rFonts w:cs="Arial"/>
        </w:rPr>
      </w:pPr>
      <w:r>
        <w:rPr>
          <w:rFonts w:cs="Arial"/>
        </w:rPr>
        <w:t xml:space="preserve">Our results showed that linear morphometric performed quite well, but the confidence of </w:t>
      </w:r>
      <w:r w:rsidR="000B735A">
        <w:rPr>
          <w:rFonts w:cs="Arial"/>
        </w:rPr>
        <w:t>differentiations was better for the geometric morphometric protocol, particularly after size correction. There is also a clear indication that measurement choice has a substantial influence on the discriminatory performance of a linear measurement protocol.</w:t>
      </w:r>
    </w:p>
    <w:p w14:paraId="3DD2CC6C" w14:textId="7E523572" w:rsidR="004F08F2" w:rsidRPr="004E2B0A" w:rsidRDefault="000B735A" w:rsidP="004F08F2">
      <w:pPr>
        <w:rPr>
          <w:rFonts w:cs="Arial"/>
        </w:rPr>
      </w:pPr>
      <w:r>
        <w:rPr>
          <w:rFonts w:cs="Arial"/>
        </w:rPr>
        <w:t>We</w:t>
      </w:r>
      <w:r w:rsidR="004F08F2">
        <w:rPr>
          <w:rFonts w:cs="Arial"/>
        </w:rPr>
        <w:t xml:space="preserve"> found that GMM performed </w:t>
      </w:r>
      <w:r w:rsidR="005F0F9A">
        <w:rPr>
          <w:rFonts w:cs="Arial"/>
        </w:rPr>
        <w:t xml:space="preserve">relatively </w:t>
      </w:r>
      <w:r w:rsidR="004F08F2">
        <w:rPr>
          <w:rFonts w:cs="Arial"/>
        </w:rPr>
        <w:t>better</w:t>
      </w:r>
      <w:r w:rsidR="004F08F2" w:rsidRPr="00D144C6">
        <w:rPr>
          <w:rFonts w:cs="Arial"/>
        </w:rPr>
        <w:t xml:space="preserve"> </w:t>
      </w:r>
      <w:r w:rsidR="005F0F9A">
        <w:rPr>
          <w:rFonts w:cs="Arial"/>
        </w:rPr>
        <w:t xml:space="preserve">at discriminating groups </w:t>
      </w:r>
      <w:r w:rsidR="004F08F2" w:rsidRPr="00D144C6">
        <w:rPr>
          <w:rFonts w:cs="Arial"/>
        </w:rPr>
        <w:t xml:space="preserve">when considering raw and isometry-free observations. </w:t>
      </w:r>
      <w:r w:rsidR="00C87FE0">
        <w:rPr>
          <w:rFonts w:cs="Arial"/>
        </w:rPr>
        <w:t xml:space="preserve">However, </w:t>
      </w:r>
      <w:r w:rsidR="004F08F2" w:rsidRPr="00D144C6">
        <w:rPr>
          <w:rFonts w:cs="Arial"/>
        </w:rPr>
        <w:t xml:space="preserve">the traditional morphometric protocols were highly dependent on the choice of the measurements. The </w:t>
      </w:r>
      <w:r w:rsidR="004F08F2">
        <w:rPr>
          <w:rFonts w:cs="Arial"/>
        </w:rPr>
        <w:t>fewer</w:t>
      </w:r>
      <w:r w:rsidR="004F08F2" w:rsidRPr="00D144C6">
        <w:rPr>
          <w:rFonts w:cs="Arial"/>
        </w:rPr>
        <w:t xml:space="preserve"> variables</w:t>
      </w:r>
      <w:r w:rsidR="004F08F2">
        <w:rPr>
          <w:rFonts w:cs="Arial"/>
        </w:rPr>
        <w:t xml:space="preserve"> relative to GMM</w:t>
      </w:r>
      <w:r w:rsidR="004F08F2" w:rsidRPr="00D144C6">
        <w:rPr>
          <w:rFonts w:cs="Arial"/>
        </w:rPr>
        <w:t xml:space="preserve"> may </w:t>
      </w:r>
      <w:r w:rsidR="00D811D5">
        <w:rPr>
          <w:rFonts w:cs="Arial"/>
        </w:rPr>
        <w:t>therefore improve the discrimination of</w:t>
      </w:r>
      <w:r w:rsidR="004F08F2" w:rsidRPr="00D144C6">
        <w:rPr>
          <w:rFonts w:cs="Arial"/>
        </w:rPr>
        <w:t xml:space="preserve"> LMM protocols</w:t>
      </w:r>
      <w:r w:rsidR="00D811D5">
        <w:rPr>
          <w:rFonts w:cs="Arial"/>
        </w:rPr>
        <w:t>, but only</w:t>
      </w:r>
      <w:r w:rsidR="004F08F2">
        <w:rPr>
          <w:rFonts w:cs="Arial"/>
        </w:rPr>
        <w:t xml:space="preserve"> </w:t>
      </w:r>
      <w:r w:rsidR="004F08F2" w:rsidRPr="00D144C6">
        <w:rPr>
          <w:rFonts w:cs="Arial"/>
        </w:rPr>
        <w:t xml:space="preserve">if the selected linear distances </w:t>
      </w:r>
      <w:r w:rsidR="004F08F2">
        <w:rPr>
          <w:rFonts w:cs="Arial"/>
        </w:rPr>
        <w:t>are</w:t>
      </w:r>
      <w:r w:rsidR="004F08F2" w:rsidRPr="00D144C6">
        <w:rPr>
          <w:rFonts w:cs="Arial"/>
        </w:rPr>
        <w:t xml:space="preserve"> the “real” best discriminatory ones.  In the case of 3D GMM, this</w:t>
      </w:r>
      <w:r w:rsidR="004F08F2">
        <w:rPr>
          <w:rFonts w:cs="Arial"/>
        </w:rPr>
        <w:t xml:space="preserve"> dependence on measurement choice </w:t>
      </w:r>
      <w:proofErr w:type="gramStart"/>
      <w:r w:rsidR="004F08F2">
        <w:rPr>
          <w:rFonts w:cs="Arial"/>
        </w:rPr>
        <w:t>is expected to be less pronounced</w:t>
      </w:r>
      <w:proofErr w:type="gramEnd"/>
      <w:r w:rsidR="004F08F2">
        <w:rPr>
          <w:rFonts w:cs="Arial"/>
        </w:rPr>
        <w:t xml:space="preserve"> if</w:t>
      </w:r>
      <w:r w:rsidR="004F08F2" w:rsidRPr="00D144C6">
        <w:rPr>
          <w:rFonts w:cs="Arial"/>
        </w:rPr>
        <w:t xml:space="preserve"> the creation of the landmarking template relies on the agnostic</w:t>
      </w:r>
      <w:r w:rsidR="00D811D5">
        <w:rPr>
          <w:rFonts w:cs="Arial"/>
        </w:rPr>
        <w:t xml:space="preserve"> and comprehensive placement</w:t>
      </w:r>
      <w:r w:rsidR="004F08F2" w:rsidRPr="00D144C6">
        <w:rPr>
          <w:rFonts w:cs="Arial"/>
        </w:rPr>
        <w:t xml:space="preserve"> of </w:t>
      </w:r>
      <w:r w:rsidR="00D811D5">
        <w:rPr>
          <w:rFonts w:cs="Arial"/>
        </w:rPr>
        <w:t>ho</w:t>
      </w:r>
      <w:r w:rsidR="004F08F2" w:rsidRPr="00D144C6">
        <w:rPr>
          <w:rFonts w:cs="Arial"/>
        </w:rPr>
        <w:t>mologous reference points present in a</w:t>
      </w:r>
      <w:r w:rsidR="004F08F2">
        <w:rPr>
          <w:rFonts w:cs="Arial"/>
        </w:rPr>
        <w:t xml:space="preserve">ll specimens in a given dataset. </w:t>
      </w:r>
      <w:r w:rsidR="004F08F2" w:rsidRPr="00D144C6">
        <w:rPr>
          <w:rFonts w:cs="Arial"/>
        </w:rPr>
        <w:t>The selection of the variables, or landmarks (coordinates), involves</w:t>
      </w:r>
      <w:r w:rsidR="004F08F2">
        <w:rPr>
          <w:rFonts w:cs="Arial"/>
        </w:rPr>
        <w:t xml:space="preserve"> the construction of</w:t>
      </w:r>
      <w:r w:rsidR="004F08F2" w:rsidRPr="00D144C6">
        <w:rPr>
          <w:rFonts w:cs="Arial"/>
        </w:rPr>
        <w:t xml:space="preserve"> a te</w:t>
      </w:r>
      <w:r w:rsidR="004F08F2">
        <w:rPr>
          <w:rFonts w:cs="Arial"/>
        </w:rPr>
        <w:t>mplate that attempts</w:t>
      </w:r>
      <w:r w:rsidR="004F08F2" w:rsidRPr="00D144C6">
        <w:rPr>
          <w:rFonts w:cs="Arial"/>
        </w:rPr>
        <w:t xml:space="preserve"> the </w:t>
      </w:r>
      <w:r w:rsidR="004F08F2">
        <w:rPr>
          <w:rFonts w:cs="Arial"/>
        </w:rPr>
        <w:t>optimal</w:t>
      </w:r>
      <w:r w:rsidR="004F08F2" w:rsidRPr="00D144C6">
        <w:rPr>
          <w:rFonts w:cs="Arial"/>
        </w:rPr>
        <w:t xml:space="preserve"> anatomical coverage</w:t>
      </w:r>
      <w:r w:rsidR="004F08F2">
        <w:rPr>
          <w:rFonts w:cs="Arial"/>
        </w:rPr>
        <w:t xml:space="preserve"> with diverse homologous points</w:t>
      </w:r>
      <w:r w:rsidR="004F08F2" w:rsidRPr="00D144C6">
        <w:rPr>
          <w:rFonts w:cs="Arial"/>
        </w:rPr>
        <w:t>. This process does not necessarily focus on the most variable regions because it can rely on finding those differentiable shape patterns at the analytical step</w:t>
      </w:r>
      <w:r w:rsidR="004F08F2">
        <w:rPr>
          <w:rFonts w:cs="Arial"/>
        </w:rPr>
        <w:t xml:space="preserve"> </w:t>
      </w:r>
      <w:r w:rsidR="004F08F2">
        <w:rPr>
          <w:rFonts w:cs="Arial"/>
        </w:rPr>
        <w:fldChar w:fldCharType="begin"/>
      </w:r>
      <w:r w:rsidR="003B2E6E">
        <w:rPr>
          <w:rFonts w:cs="Arial"/>
        </w:rPr>
        <w:instrText xml:space="preserve"> ADDIN ZOTERO_ITEM CSL_CITATION {"citationID":"pyszuchZ","properties":{"formattedCitation":"(Webster &amp; Sheets, 2010)","plainCitation":"(Webster &amp; Sheets, 2010)","noteIndex":0},"citationItems":[{"id":1346,"uris":["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sidR="004F08F2">
        <w:rPr>
          <w:rFonts w:cs="Arial"/>
        </w:rPr>
        <w:fldChar w:fldCharType="separate"/>
      </w:r>
      <w:r w:rsidR="003B2E6E" w:rsidRPr="003B2E6E">
        <w:rPr>
          <w:rFonts w:cs="Arial"/>
        </w:rPr>
        <w:t>(Webster &amp; Sheets, 2010)</w:t>
      </w:r>
      <w:r w:rsidR="004F08F2">
        <w:rPr>
          <w:rFonts w:cs="Arial"/>
        </w:rPr>
        <w:fldChar w:fldCharType="end"/>
      </w:r>
      <w:r w:rsidR="004F08F2" w:rsidRPr="00D144C6">
        <w:rPr>
          <w:rFonts w:cs="Arial"/>
        </w:rPr>
        <w:t xml:space="preserve">. Thus, proportionally, some linear measurement protocols might be best at discriminating but this will only </w:t>
      </w:r>
      <w:r w:rsidR="004F08F2">
        <w:rPr>
          <w:rFonts w:cs="Arial"/>
        </w:rPr>
        <w:t>be the case</w:t>
      </w:r>
      <w:r w:rsidR="004F08F2" w:rsidRPr="00D144C6">
        <w:rPr>
          <w:rFonts w:cs="Arial"/>
        </w:rPr>
        <w:t xml:space="preserve"> if the linear distances selected are best at discriminating in “reality”. </w:t>
      </w:r>
      <w:r w:rsidR="00D811D5">
        <w:rPr>
          <w:rFonts w:cs="Arial"/>
        </w:rPr>
        <w:t>This is probably why</w:t>
      </w:r>
      <w:r w:rsidR="004F08F2">
        <w:rPr>
          <w:rFonts w:cs="Arial"/>
        </w:rPr>
        <w:t xml:space="preserve"> </w:t>
      </w:r>
      <w:proofErr w:type="spellStart"/>
      <w:r w:rsidR="004F08F2">
        <w:rPr>
          <w:rFonts w:cs="Arial"/>
        </w:rPr>
        <w:t>Travouillon’s</w:t>
      </w:r>
      <w:proofErr w:type="spellEnd"/>
      <w:r w:rsidR="004F08F2">
        <w:rPr>
          <w:rFonts w:cs="Arial"/>
        </w:rPr>
        <w:t xml:space="preserve"> protocol </w:t>
      </w:r>
      <w:r w:rsidR="004F08F2">
        <w:rPr>
          <w:rFonts w:cs="Arial"/>
        </w:rPr>
        <w:fldChar w:fldCharType="begin"/>
      </w:r>
      <w:r w:rsidR="003B2E6E">
        <w:rPr>
          <w:rFonts w:cs="Arial"/>
        </w:rPr>
        <w:instrText xml:space="preserve"> ADDIN ZOTERO_ITEM CSL_CITATION {"citationID":"XiZ0jH55","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Pr>
          <w:rFonts w:cs="Arial"/>
        </w:rPr>
        <w:fldChar w:fldCharType="separate"/>
      </w:r>
      <w:r w:rsidR="003B2E6E" w:rsidRPr="003B2E6E">
        <w:rPr>
          <w:rFonts w:cs="Arial"/>
        </w:rPr>
        <w:t>(Travouillon, 2016)</w:t>
      </w:r>
      <w:r w:rsidR="004F08F2">
        <w:rPr>
          <w:rFonts w:cs="Arial"/>
        </w:rPr>
        <w:fldChar w:fldCharType="end"/>
      </w:r>
      <w:r w:rsidR="00D811D5">
        <w:rPr>
          <w:rFonts w:cs="Arial"/>
        </w:rPr>
        <w:t xml:space="preserve"> had the</w:t>
      </w:r>
      <w:r w:rsidR="004F08F2">
        <w:rPr>
          <w:rFonts w:cs="Arial"/>
        </w:rPr>
        <w:t xml:space="preserve"> low</w:t>
      </w:r>
      <w:r w:rsidR="00D811D5">
        <w:rPr>
          <w:rFonts w:cs="Arial"/>
        </w:rPr>
        <w:t>est</w:t>
      </w:r>
      <w:r w:rsidR="004F08F2">
        <w:rPr>
          <w:rFonts w:cs="Arial"/>
        </w:rPr>
        <w:t xml:space="preserve"> </w:t>
      </w:r>
      <w:r w:rsidR="004F08F2">
        <w:rPr>
          <w:rFonts w:cs="Arial"/>
        </w:rPr>
        <w:lastRenderedPageBreak/>
        <w:t>classification performance</w:t>
      </w:r>
      <w:r w:rsidR="004E2B0A">
        <w:rPr>
          <w:rFonts w:cs="Arial"/>
        </w:rPr>
        <w:t xml:space="preserve"> measures among all protocols, but note that this may be because this was also the only LMM protocol not optimised for </w:t>
      </w:r>
      <w:r w:rsidR="004E2B0A">
        <w:rPr>
          <w:rFonts w:cs="Arial"/>
          <w:i/>
        </w:rPr>
        <w:t>Antechinus</w:t>
      </w:r>
      <w:r w:rsidR="004E2B0A">
        <w:rPr>
          <w:rFonts w:cs="Arial"/>
        </w:rPr>
        <w:t>.</w:t>
      </w:r>
    </w:p>
    <w:p w14:paraId="32B8A605" w14:textId="1300381F" w:rsidR="00DD23F7" w:rsidRDefault="00D811D5" w:rsidP="004F08F2">
      <w:pPr>
        <w:rPr>
          <w:rFonts w:cs="Arial"/>
        </w:rPr>
      </w:pPr>
      <w:r>
        <w:rPr>
          <w:rFonts w:cs="Arial"/>
        </w:rPr>
        <w:t xml:space="preserve">Visual display of the main variation (PC1 vs PC2 plots; “PCA plots” from </w:t>
      </w:r>
      <w:proofErr w:type="spellStart"/>
      <w:r>
        <w:rPr>
          <w:rFonts w:cs="Arial"/>
        </w:rPr>
        <w:t>hereon</w:t>
      </w:r>
      <w:proofErr w:type="spellEnd"/>
      <w:r>
        <w:rPr>
          <w:rFonts w:cs="Arial"/>
        </w:rPr>
        <w:t xml:space="preserve"> in) highlight the important issue that an interpretation solely based on the first principal components can be misleading </w:t>
      </w:r>
      <w:r w:rsidR="00100279">
        <w:rPr>
          <w:rFonts w:cs="Arial"/>
        </w:rPr>
        <w:fldChar w:fldCharType="begin"/>
      </w:r>
      <w:r w:rsidR="00100279">
        <w:rPr>
          <w:rFonts w:cs="Arial"/>
        </w:rPr>
        <w:instrText xml:space="preserve"> ADDIN ZOTERO_ITEM CSL_CITATION {"citationID":"llUnvgOX","properties":{"formattedCitation":"(Schreiber, 2021; Weisbecker et al., 2019)","plainCitation":"(Schreiber, 2021; Weisbecker et al., 2019)","noteIndex":0},"citationItems":[{"id":1349,"uris":["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100279">
        <w:rPr>
          <w:rFonts w:cs="Arial"/>
        </w:rPr>
        <w:fldChar w:fldCharType="separate"/>
      </w:r>
      <w:r w:rsidR="00100279" w:rsidRPr="00100279">
        <w:rPr>
          <w:rFonts w:cs="Arial"/>
        </w:rPr>
        <w:t>(Schreiber, 2021; Weisbecker et al., 2019)</w:t>
      </w:r>
      <w:r w:rsidR="00100279">
        <w:rPr>
          <w:rFonts w:cs="Arial"/>
        </w:rPr>
        <w:fldChar w:fldCharType="end"/>
      </w:r>
      <w:r w:rsidR="00100279">
        <w:rPr>
          <w:rFonts w:cs="Arial"/>
        </w:rPr>
        <w:t xml:space="preserve"> and in our case can lead to a misunderstanding on the performance of GMM data. For</w:t>
      </w:r>
      <w:r w:rsidR="004F08F2">
        <w:rPr>
          <w:rFonts w:cs="Arial"/>
        </w:rPr>
        <w:t xml:space="preserve"> GMM data</w:t>
      </w:r>
      <w:r w:rsidR="00100279">
        <w:rPr>
          <w:rFonts w:cs="Arial"/>
        </w:rPr>
        <w:t>, the PCA plots</w:t>
      </w:r>
      <w:r w:rsidR="004F08F2">
        <w:rPr>
          <w:rFonts w:cs="Arial"/>
        </w:rPr>
        <w:t xml:space="preserve"> </w:t>
      </w:r>
      <w:r w:rsidR="004F08F2" w:rsidRPr="00EB7FE1">
        <w:rPr>
          <w:rFonts w:cs="Arial"/>
        </w:rPr>
        <w:t xml:space="preserve">revealed unclear grouping of the clades (see </w:t>
      </w:r>
      <w:r w:rsidR="004F08F2" w:rsidRPr="00EB7FE1">
        <w:rPr>
          <w:rFonts w:cs="Arial"/>
        </w:rPr>
        <w:fldChar w:fldCharType="begin"/>
      </w:r>
      <w:r w:rsidR="004F08F2" w:rsidRPr="00EB7FE1">
        <w:rPr>
          <w:rFonts w:cs="Arial"/>
        </w:rPr>
        <w:instrText xml:space="preserve"> REF _Ref68572305 \h  \* MERGEFORMAT </w:instrText>
      </w:r>
      <w:r w:rsidR="004F08F2" w:rsidRPr="00EB7FE1">
        <w:rPr>
          <w:rFonts w:cs="Arial"/>
        </w:rPr>
      </w:r>
      <w:r w:rsidR="004F08F2" w:rsidRPr="00EB7FE1">
        <w:rPr>
          <w:rFonts w:cs="Arial"/>
        </w:rPr>
        <w:fldChar w:fldCharType="separate"/>
      </w:r>
      <w:r w:rsidR="003C60C0" w:rsidRPr="003C60C0">
        <w:rPr>
          <w:rFonts w:cs="Arial"/>
        </w:rPr>
        <w:t xml:space="preserve">Figure </w:t>
      </w:r>
      <w:r w:rsidR="003C60C0" w:rsidRPr="003C60C0">
        <w:rPr>
          <w:rFonts w:cs="Arial"/>
          <w:noProof/>
        </w:rPr>
        <w:t>2</w:t>
      </w:r>
      <w:r w:rsidR="004F08F2" w:rsidRPr="00EB7FE1">
        <w:rPr>
          <w:rFonts w:cs="Arial"/>
        </w:rPr>
        <w:fldChar w:fldCharType="end"/>
      </w:r>
      <w:r w:rsidR="00100279">
        <w:rPr>
          <w:rFonts w:cs="Arial"/>
        </w:rPr>
        <w:t xml:space="preserve">), compared to the much clearer differentiation of clades for the LMM protocols. However, </w:t>
      </w:r>
      <w:r w:rsidR="00DD23F7">
        <w:rPr>
          <w:rFonts w:cs="Arial"/>
        </w:rPr>
        <w:t>the classification performance measures</w:t>
      </w:r>
      <w:r w:rsidR="004641FF">
        <w:rPr>
          <w:rFonts w:cs="Arial"/>
        </w:rPr>
        <w:t xml:space="preserve"> that used 95% of PC variance of all protocols</w:t>
      </w:r>
      <w:r w:rsidR="00DD23F7">
        <w:rPr>
          <w:rFonts w:cs="Arial"/>
        </w:rPr>
        <w:t xml:space="preserve"> reflect the ability of GMM to differentiate among clades exceedingly well (</w:t>
      </w:r>
      <w:r w:rsidR="00DD23F7" w:rsidRPr="00DD23F7">
        <w:rPr>
          <w:rFonts w:cs="Arial"/>
        </w:rPr>
        <w:t xml:space="preserve">see </w:t>
      </w:r>
      <w:r w:rsidR="00DD23F7" w:rsidRPr="00DD23F7">
        <w:rPr>
          <w:rFonts w:cs="Arial"/>
        </w:rPr>
        <w:fldChar w:fldCharType="begin"/>
      </w:r>
      <w:r w:rsidR="00DD23F7" w:rsidRPr="00DD23F7">
        <w:rPr>
          <w:rFonts w:cs="Arial"/>
        </w:rPr>
        <w:instrText xml:space="preserve"> REF _Ref101364366 \h  \* MERGEFORMAT </w:instrText>
      </w:r>
      <w:r w:rsidR="00DD23F7" w:rsidRPr="00DD23F7">
        <w:rPr>
          <w:rFonts w:cs="Arial"/>
        </w:rPr>
      </w:r>
      <w:r w:rsidR="00DD23F7" w:rsidRPr="00DD23F7">
        <w:rPr>
          <w:rFonts w:cs="Arial"/>
        </w:rPr>
        <w:fldChar w:fldCharType="separate"/>
      </w:r>
      <w:r w:rsidR="00DD23F7" w:rsidRPr="00DD23F7">
        <w:t xml:space="preserve">Table </w:t>
      </w:r>
      <w:r w:rsidR="00DD23F7" w:rsidRPr="00DD23F7">
        <w:rPr>
          <w:noProof/>
        </w:rPr>
        <w:t>2</w:t>
      </w:r>
      <w:r w:rsidR="00DD23F7" w:rsidRPr="00DD23F7">
        <w:rPr>
          <w:rFonts w:cs="Arial"/>
        </w:rPr>
        <w:fldChar w:fldCharType="end"/>
      </w:r>
      <w:r w:rsidR="00DD23F7">
        <w:rPr>
          <w:rFonts w:cs="Arial"/>
        </w:rPr>
        <w:t xml:space="preserve">). </w:t>
      </w:r>
    </w:p>
    <w:p w14:paraId="5AF91CD4" w14:textId="67354EC8" w:rsidR="004F08F2" w:rsidRPr="00EB7FE1" w:rsidRDefault="00E40CEB" w:rsidP="004F08F2">
      <w:pPr>
        <w:rPr>
          <w:rFonts w:cs="Arial"/>
        </w:rPr>
      </w:pPr>
      <w:r>
        <w:rPr>
          <w:rFonts w:cs="Arial"/>
        </w:rPr>
        <w:t>The superfi</w:t>
      </w:r>
      <w:r w:rsidR="00015382">
        <w:rPr>
          <w:rFonts w:cs="Arial"/>
        </w:rPr>
        <w:t>cially better differentiation of</w:t>
      </w:r>
      <w:r>
        <w:rPr>
          <w:rFonts w:cs="Arial"/>
        </w:rPr>
        <w:t xml:space="preserve"> the LMM PCA plots</w:t>
      </w:r>
      <w:r w:rsidR="00015382">
        <w:rPr>
          <w:rFonts w:cs="Arial"/>
        </w:rPr>
        <w:t xml:space="preserve"> relative to the GMM PCA plot</w:t>
      </w:r>
      <w:r w:rsidR="004F08F2" w:rsidRPr="00EB7FE1">
        <w:rPr>
          <w:rFonts w:cs="Arial"/>
        </w:rPr>
        <w:t xml:space="preserve"> is chiefly due to the lower dimensionality of the </w:t>
      </w:r>
      <w:r>
        <w:rPr>
          <w:rFonts w:cs="Arial"/>
        </w:rPr>
        <w:t xml:space="preserve">LMM </w:t>
      </w:r>
      <w:r w:rsidR="004F08F2" w:rsidRPr="00EB7FE1">
        <w:rPr>
          <w:rFonts w:cs="Arial"/>
        </w:rPr>
        <w:t xml:space="preserve">dataset and the fact that, in these particular cases, the </w:t>
      </w:r>
      <w:r w:rsidR="004F08F2">
        <w:rPr>
          <w:rFonts w:cs="Arial"/>
        </w:rPr>
        <w:t>linear distances</w:t>
      </w:r>
      <w:r w:rsidR="004F08F2" w:rsidRPr="00EB7FE1">
        <w:rPr>
          <w:rFonts w:cs="Arial"/>
        </w:rPr>
        <w:t xml:space="preserve"> chosen largely reflected the</w:t>
      </w:r>
      <w:r>
        <w:rPr>
          <w:rFonts w:cs="Arial"/>
        </w:rPr>
        <w:t xml:space="preserve"> </w:t>
      </w:r>
      <w:r w:rsidR="004F08F2" w:rsidRPr="00EB7FE1">
        <w:rPr>
          <w:rFonts w:cs="Arial"/>
        </w:rPr>
        <w:t xml:space="preserve">differences among clades. </w:t>
      </w:r>
      <w:commentRangeStart w:id="26"/>
      <w:r w:rsidR="004F08F2" w:rsidRPr="00EB7FE1">
        <w:rPr>
          <w:rFonts w:cs="Arial"/>
        </w:rPr>
        <w:t>However, this consideration can be deceptive given the low variance explained by the first principal component in GMM, where</w:t>
      </w:r>
      <w:r w:rsidR="00015382">
        <w:rPr>
          <w:rFonts w:cs="Arial"/>
        </w:rPr>
        <w:t xml:space="preserve"> in truth</w:t>
      </w:r>
      <w:r w:rsidR="004F08F2" w:rsidRPr="00EB7FE1">
        <w:rPr>
          <w:rFonts w:cs="Arial"/>
        </w:rPr>
        <w:t xml:space="preserve"> the morphological variance tends to </w:t>
      </w:r>
      <w:proofErr w:type="gramStart"/>
      <w:r w:rsidR="004F08F2" w:rsidRPr="00EB7FE1">
        <w:rPr>
          <w:rFonts w:cs="Arial"/>
        </w:rPr>
        <w:t>be distributed</w:t>
      </w:r>
      <w:proofErr w:type="gramEnd"/>
      <w:r w:rsidR="004F08F2" w:rsidRPr="00EB7FE1">
        <w:rPr>
          <w:rFonts w:cs="Arial"/>
        </w:rPr>
        <w:t xml:space="preserve"> along a larger number of principal components.</w:t>
      </w:r>
      <w:commentRangeEnd w:id="26"/>
      <w:r w:rsidR="00D50056">
        <w:rPr>
          <w:rStyle w:val="CommentReference"/>
        </w:rPr>
        <w:commentReference w:id="26"/>
      </w:r>
      <w:r w:rsidR="004F08F2" w:rsidRPr="00EB7FE1">
        <w:rPr>
          <w:rFonts w:cs="Arial"/>
        </w:rPr>
        <w:t xml:space="preserve"> This simply reflects the fact that </w:t>
      </w:r>
      <w:r w:rsidR="004F08F2">
        <w:rPr>
          <w:rFonts w:cs="Arial"/>
        </w:rPr>
        <w:t>the GMM dataset contains</w:t>
      </w:r>
      <w:r w:rsidR="004F08F2" w:rsidRPr="00EB7FE1">
        <w:rPr>
          <w:rFonts w:cs="Arial"/>
        </w:rPr>
        <w:t xml:space="preserve"> far more variation </w:t>
      </w:r>
      <w:r w:rsidR="004F08F2">
        <w:rPr>
          <w:rFonts w:cs="Arial"/>
        </w:rPr>
        <w:t>overall</w:t>
      </w:r>
      <w:r w:rsidR="004F08F2" w:rsidRPr="00EB7FE1">
        <w:rPr>
          <w:rFonts w:cs="Arial"/>
        </w:rPr>
        <w:t xml:space="preserve">, much of which does not differentiate clades. </w:t>
      </w:r>
      <w:r w:rsidR="00015382">
        <w:rPr>
          <w:rFonts w:cs="Arial"/>
        </w:rPr>
        <w:t>As PCA is agnostic to group membership, this meant that the</w:t>
      </w:r>
      <w:r w:rsidR="004F08F2" w:rsidRPr="00EB7FE1">
        <w:rPr>
          <w:rFonts w:cs="Arial"/>
        </w:rPr>
        <w:t xml:space="preserve"> principal components</w:t>
      </w:r>
      <w:r w:rsidR="00015382">
        <w:rPr>
          <w:rFonts w:cs="Arial"/>
        </w:rPr>
        <w:t xml:space="preserve"> containing variation that discriminates groups were “hidden” in the lower ranks</w:t>
      </w:r>
      <w:r w:rsidR="004F08F2" w:rsidRPr="00EB7FE1">
        <w:rPr>
          <w:rFonts w:cs="Arial"/>
        </w:rPr>
        <w:t xml:space="preserve"> </w:t>
      </w:r>
      <w:r w:rsidR="004F08F2" w:rsidRPr="00EB7FE1">
        <w:rPr>
          <w:rFonts w:cs="Arial"/>
        </w:rPr>
        <w:fldChar w:fldCharType="begin"/>
      </w:r>
      <w:r w:rsidR="003B2E6E">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4F08F2" w:rsidRPr="00EB7FE1">
        <w:rPr>
          <w:rFonts w:cs="Arial"/>
        </w:rPr>
        <w:fldChar w:fldCharType="separate"/>
      </w:r>
      <w:r w:rsidR="003B2E6E" w:rsidRPr="003B2E6E">
        <w:rPr>
          <w:rFonts w:cs="Arial"/>
        </w:rPr>
        <w:t>(Bookstein, 2017b; Klingenberg et al., 1996; Weisbecker et al., 2019)</w:t>
      </w:r>
      <w:r w:rsidR="004F08F2" w:rsidRPr="00EB7FE1">
        <w:rPr>
          <w:rFonts w:cs="Arial"/>
        </w:rPr>
        <w:fldChar w:fldCharType="end"/>
      </w:r>
      <w:r w:rsidR="004F08F2" w:rsidRPr="00EB7FE1">
        <w:rPr>
          <w:rFonts w:cs="Arial"/>
        </w:rPr>
        <w:t xml:space="preserve">. The relevance of ignored morphological variance in a PCA </w:t>
      </w:r>
      <w:proofErr w:type="spellStart"/>
      <w:r w:rsidR="004F08F2" w:rsidRPr="00EB7FE1">
        <w:rPr>
          <w:rFonts w:cs="Arial"/>
        </w:rPr>
        <w:t>biplot</w:t>
      </w:r>
      <w:proofErr w:type="spellEnd"/>
      <w:r w:rsidR="004F08F2" w:rsidRPr="00EB7FE1">
        <w:rPr>
          <w:rFonts w:cs="Arial"/>
        </w:rPr>
        <w:t xml:space="preserve"> in GMM </w:t>
      </w:r>
      <w:proofErr w:type="gramStart"/>
      <w:r w:rsidR="004F08F2" w:rsidRPr="00EB7FE1">
        <w:rPr>
          <w:rFonts w:cs="Arial"/>
        </w:rPr>
        <w:t xml:space="preserve">is </w:t>
      </w:r>
      <w:r w:rsidR="00D50056">
        <w:rPr>
          <w:rFonts w:cs="Arial"/>
        </w:rPr>
        <w:t>emphasized</w:t>
      </w:r>
      <w:proofErr w:type="gramEnd"/>
      <w:r w:rsidR="004F08F2" w:rsidRPr="00EB7FE1">
        <w:rPr>
          <w:rFonts w:cs="Arial"/>
        </w:rPr>
        <w:t xml:space="preserve"> in </w:t>
      </w:r>
      <w:r w:rsidR="00D50056">
        <w:rPr>
          <w:rFonts w:cs="Arial"/>
        </w:rPr>
        <w:t>our</w:t>
      </w:r>
      <w:r w:rsidR="004F08F2" w:rsidRPr="00EB7FE1">
        <w:rPr>
          <w:rFonts w:cs="Arial"/>
        </w:rPr>
        <w:t xml:space="preserve"> LDA</w:t>
      </w:r>
      <w:r w:rsidR="003923D0">
        <w:rPr>
          <w:rFonts w:cs="Arial"/>
        </w:rPr>
        <w:t xml:space="preserve"> results where </w:t>
      </w:r>
      <w:r w:rsidR="004F08F2" w:rsidRPr="00EB7FE1">
        <w:rPr>
          <w:rFonts w:cs="Arial"/>
        </w:rPr>
        <w:t xml:space="preserve">95% of the </w:t>
      </w:r>
      <w:r w:rsidR="00D50056">
        <w:rPr>
          <w:rFonts w:cs="Arial"/>
        </w:rPr>
        <w:lastRenderedPageBreak/>
        <w:t>PC variance was taken into account. This showed</w:t>
      </w:r>
      <w:r w:rsidR="007D0899">
        <w:rPr>
          <w:rFonts w:cs="Arial"/>
        </w:rPr>
        <w:t xml:space="preserve"> a </w:t>
      </w:r>
      <w:r w:rsidR="004641FF">
        <w:rPr>
          <w:rFonts w:cs="Arial"/>
        </w:rPr>
        <w:t>more</w:t>
      </w:r>
      <w:r w:rsidR="007D0899">
        <w:rPr>
          <w:rFonts w:cs="Arial"/>
        </w:rPr>
        <w:t xml:space="preserve"> similar </w:t>
      </w:r>
      <w:r w:rsidR="00D50056">
        <w:rPr>
          <w:rFonts w:cs="Arial"/>
        </w:rPr>
        <w:t>performance</w:t>
      </w:r>
      <w:r w:rsidR="004F08F2" w:rsidRPr="00EB7FE1">
        <w:rPr>
          <w:rFonts w:cs="Arial"/>
        </w:rPr>
        <w:t xml:space="preserve"> to group discrimination in GMM</w:t>
      </w:r>
      <w:r w:rsidR="007D0899">
        <w:rPr>
          <w:rFonts w:cs="Arial"/>
        </w:rPr>
        <w:t xml:space="preserve"> and LMM relative to what we observed in the PCA plots.</w:t>
      </w:r>
      <w:r w:rsidR="004F08F2" w:rsidRPr="00EB7FE1">
        <w:rPr>
          <w:rFonts w:cs="Arial"/>
        </w:rPr>
        <w:t xml:space="preserve"> </w:t>
      </w:r>
    </w:p>
    <w:p w14:paraId="21D3E9CD" w14:textId="3E171282" w:rsidR="004F08F2" w:rsidRDefault="007D0899" w:rsidP="004F08F2">
      <w:pPr>
        <w:rPr>
          <w:rFonts w:cs="Arial"/>
        </w:rPr>
      </w:pPr>
      <w:r w:rsidRPr="00F50ABE">
        <w:rPr>
          <w:rFonts w:cs="Arial"/>
        </w:rPr>
        <w:t>The GMM protocol had an interesting property of numerically (and visually</w:t>
      </w:r>
      <w:proofErr w:type="gramStart"/>
      <w:r w:rsidRPr="00F50ABE">
        <w:rPr>
          <w:rFonts w:cs="Arial"/>
        </w:rPr>
        <w:t>;</w:t>
      </w:r>
      <w:proofErr w:type="gramEnd"/>
      <w:r w:rsidR="00F50ABE" w:rsidRPr="00F50ABE">
        <w:rPr>
          <w:rFonts w:cs="Arial"/>
        </w:rPr>
        <w:t xml:space="preserve"> </w:t>
      </w:r>
      <w:r w:rsidR="00F50ABE" w:rsidRPr="00F50ABE">
        <w:rPr>
          <w:rFonts w:cs="Arial"/>
        </w:rPr>
        <w:fldChar w:fldCharType="begin"/>
      </w:r>
      <w:r w:rsidR="00F50ABE" w:rsidRPr="00F50ABE">
        <w:rPr>
          <w:rFonts w:cs="Arial"/>
        </w:rPr>
        <w:instrText xml:space="preserve"> REF _Ref76359252 \h  \* MERGEFORMAT </w:instrText>
      </w:r>
      <w:r w:rsidR="00F50ABE" w:rsidRPr="00F50ABE">
        <w:rPr>
          <w:rFonts w:cs="Arial"/>
        </w:rPr>
      </w:r>
      <w:r w:rsidR="00F50ABE" w:rsidRPr="00F50ABE">
        <w:rPr>
          <w:rFonts w:cs="Arial"/>
        </w:rPr>
        <w:fldChar w:fldCharType="separate"/>
      </w:r>
      <w:r w:rsidR="00F50ABE" w:rsidRPr="00F50ABE">
        <w:t xml:space="preserve">Figure </w:t>
      </w:r>
      <w:r w:rsidR="00F50ABE" w:rsidRPr="00F50ABE">
        <w:rPr>
          <w:noProof/>
        </w:rPr>
        <w:t>3</w:t>
      </w:r>
      <w:r w:rsidR="00F50ABE" w:rsidRPr="00F50ABE">
        <w:rPr>
          <w:rFonts w:cs="Arial"/>
        </w:rPr>
        <w:fldChar w:fldCharType="end"/>
      </w:r>
      <w:r w:rsidR="00F50ABE" w:rsidRPr="00F50ABE">
        <w:rPr>
          <w:rFonts w:cs="Arial"/>
        </w:rPr>
        <w:t>)</w:t>
      </w:r>
      <w:r w:rsidR="00F50ABE">
        <w:rPr>
          <w:rFonts w:cs="Arial"/>
        </w:rPr>
        <w:t xml:space="preserve"> increasing the “certainty” measures of classification after </w:t>
      </w:r>
      <w:r w:rsidR="004F08F2">
        <w:rPr>
          <w:rFonts w:cs="Arial"/>
        </w:rPr>
        <w:t>the isometry removal step (between raw and isometry-free datasets)</w:t>
      </w:r>
      <w:r w:rsidR="004641FF">
        <w:rPr>
          <w:rFonts w:cs="Arial"/>
        </w:rPr>
        <w:t>.</w:t>
      </w:r>
      <w:r w:rsidR="004F08F2">
        <w:rPr>
          <w:rFonts w:cs="Arial"/>
        </w:rPr>
        <w:t xml:space="preserve"> </w:t>
      </w:r>
      <w:r w:rsidR="004641FF">
        <w:rPr>
          <w:rFonts w:cs="Arial"/>
        </w:rPr>
        <w:t xml:space="preserve">The </w:t>
      </w:r>
      <w:r w:rsidR="004F08F2" w:rsidRPr="0048297B">
        <w:rPr>
          <w:rFonts w:cs="Arial"/>
        </w:rPr>
        <w:t>contribution of geometric morphometrics towards</w:t>
      </w:r>
      <w:r w:rsidR="004F08F2" w:rsidRPr="00D144C6">
        <w:rPr>
          <w:rFonts w:cs="Arial"/>
        </w:rPr>
        <w:t xml:space="preserve"> isometry-free group separation may be a substantial improvement in the way we regard </w:t>
      </w:r>
      <w:r w:rsidR="004F08F2">
        <w:rPr>
          <w:rFonts w:cs="Arial"/>
        </w:rPr>
        <w:t>size and shape as independent variables for subsequent allometric analyses</w:t>
      </w:r>
      <w:r w:rsidR="004F08F2" w:rsidRPr="00D144C6">
        <w:rPr>
          <w:rFonts w:cs="Arial"/>
        </w:rPr>
        <w:t xml:space="preserve">. In the case of geometric morphometrics, </w:t>
      </w:r>
      <w:r w:rsidR="004641FF">
        <w:rPr>
          <w:rFonts w:cs="Arial"/>
        </w:rPr>
        <w:t>the lar</w:t>
      </w:r>
      <w:r w:rsidR="004F08F2">
        <w:rPr>
          <w:rFonts w:cs="Arial"/>
        </w:rPr>
        <w:t>ge number of landmarks may contribute to a holistic characterization of size – in the form of</w:t>
      </w:r>
      <w:r w:rsidR="004F08F2" w:rsidRPr="00D144C6">
        <w:rPr>
          <w:rFonts w:cs="Arial"/>
        </w:rPr>
        <w:t xml:space="preserve"> centroid</w:t>
      </w:r>
      <w:r w:rsidR="004F08F2">
        <w:rPr>
          <w:rFonts w:cs="Arial"/>
        </w:rPr>
        <w:t xml:space="preserve"> size </w:t>
      </w:r>
      <w:r w:rsidR="004F08F2">
        <w:rPr>
          <w:rFonts w:cs="Arial"/>
        </w:rPr>
        <w:fldChar w:fldCharType="begin"/>
      </w:r>
      <w:r w:rsidR="003B2E6E">
        <w:rPr>
          <w:rFonts w:cs="Arial"/>
        </w:rPr>
        <w:instrText xml:space="preserve"> ADDIN ZOTERO_ITEM CSL_CITATION {"citationID":"BUTUQuwN","properties":{"formattedCitation":"(Mitteroecker &amp; Gunz, 2009)","plainCitation":"(Mitteroecker &amp; Gunz, 2009)","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sidR="004F08F2">
        <w:rPr>
          <w:rFonts w:cs="Arial"/>
        </w:rPr>
        <w:fldChar w:fldCharType="separate"/>
      </w:r>
      <w:r w:rsidR="003B2E6E" w:rsidRPr="003B2E6E">
        <w:rPr>
          <w:rFonts w:cs="Arial"/>
        </w:rPr>
        <w:t>(Mitteroecker &amp; Gunz, 2009)</w:t>
      </w:r>
      <w:r w:rsidR="004F08F2">
        <w:rPr>
          <w:rFonts w:cs="Arial"/>
        </w:rPr>
        <w:fldChar w:fldCharType="end"/>
      </w:r>
      <w:r w:rsidR="004F08F2">
        <w:rPr>
          <w:rFonts w:cs="Arial"/>
        </w:rPr>
        <w:t xml:space="preserve">. In the LMM context, the linear distances may contain fewer aspects of the size of the skull </w:t>
      </w:r>
      <w:r w:rsidR="004F08F2">
        <w:rPr>
          <w:rFonts w:cs="Arial"/>
        </w:rPr>
        <w:fldChar w:fldCharType="begin"/>
      </w:r>
      <w:r w:rsidR="003B2E6E">
        <w:rPr>
          <w:rFonts w:cs="Arial"/>
        </w:rPr>
        <w:instrText xml:space="preserve"> ADDIN ZOTERO_ITEM CSL_CITATION {"citationID":"KrVoEevZ","properties":{"formattedCitation":"(Farkas et al., 2002; Slice, 2006)","plainCitation":"(Farkas et al., 2002; Slice, 2006)","noteIndex":0},"citationItems":[{"id":1350,"uris":["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sidR="004F08F2">
        <w:rPr>
          <w:rFonts w:cs="Arial"/>
        </w:rPr>
        <w:fldChar w:fldCharType="separate"/>
      </w:r>
      <w:r w:rsidR="003B2E6E" w:rsidRPr="003B2E6E">
        <w:rPr>
          <w:rFonts w:cs="Arial"/>
        </w:rPr>
        <w:t>(Farkas et al., 2002; Slice, 2006)</w:t>
      </w:r>
      <w:r w:rsidR="004F08F2">
        <w:rPr>
          <w:rFonts w:cs="Arial"/>
        </w:rPr>
        <w:fldChar w:fldCharType="end"/>
      </w:r>
      <w:r w:rsidR="004F08F2">
        <w:rPr>
          <w:rFonts w:cs="Arial"/>
        </w:rPr>
        <w:t>. For example, if</w:t>
      </w:r>
      <w:r w:rsidR="004F08F2" w:rsidRPr="00D144C6">
        <w:rPr>
          <w:rFonts w:cs="Arial"/>
        </w:rPr>
        <w:t xml:space="preserve"> we measured only the length or the width of a skull, other linear distances associated </w:t>
      </w:r>
      <w:r w:rsidR="004F08F2">
        <w:rPr>
          <w:rFonts w:cs="Arial"/>
        </w:rPr>
        <w:t>with</w:t>
      </w:r>
      <w:r w:rsidR="004F08F2" w:rsidRPr="00D144C6">
        <w:rPr>
          <w:rFonts w:cs="Arial"/>
        </w:rPr>
        <w:t xml:space="preserve"> size-related shape </w:t>
      </w:r>
      <w:proofErr w:type="gramStart"/>
      <w:r w:rsidR="004F08F2" w:rsidRPr="00D144C6">
        <w:rPr>
          <w:rFonts w:cs="Arial"/>
        </w:rPr>
        <w:t>could be ignored</w:t>
      </w:r>
      <w:proofErr w:type="gramEnd"/>
      <w:r w:rsidR="004F08F2">
        <w:rPr>
          <w:rFonts w:cs="Arial"/>
        </w:rPr>
        <w:t>, such as the width of the snout</w:t>
      </w:r>
      <w:r w:rsidR="004F08F2" w:rsidRPr="00D144C6">
        <w:rPr>
          <w:rFonts w:cs="Arial"/>
        </w:rPr>
        <w:t>.</w:t>
      </w:r>
      <w:r w:rsidR="004F08F2">
        <w:rPr>
          <w:rFonts w:cs="Arial"/>
        </w:rPr>
        <w:t xml:space="preserve"> This can be a problem because it disregards measures that are characterizing the size of a three-dimensional object </w:t>
      </w:r>
      <w:r w:rsidR="004F08F2">
        <w:rPr>
          <w:rFonts w:cs="Arial"/>
        </w:rPr>
        <w:fldChar w:fldCharType="begin"/>
      </w:r>
      <w:r w:rsidR="003B2E6E">
        <w:rPr>
          <w:rFonts w:cs="Arial"/>
        </w:rPr>
        <w:instrText xml:space="preserve"> ADDIN ZOTERO_ITEM CSL_CITATION {"citationID":"l65j3gSf","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Pr>
          <w:rFonts w:cs="Arial"/>
        </w:rPr>
        <w:fldChar w:fldCharType="separate"/>
      </w:r>
      <w:r w:rsidR="003B2E6E" w:rsidRPr="003B2E6E">
        <w:rPr>
          <w:rFonts w:cs="Arial"/>
        </w:rPr>
        <w:t>(Adams et al., 2004)</w:t>
      </w:r>
      <w:r w:rsidR="004F08F2">
        <w:rPr>
          <w:rFonts w:cs="Arial"/>
        </w:rPr>
        <w:fldChar w:fldCharType="end"/>
      </w:r>
      <w:r w:rsidR="004F08F2">
        <w:rPr>
          <w:rFonts w:cs="Arial"/>
        </w:rPr>
        <w:t xml:space="preserve">. Furthermore, if size is not characterized well, further consequences on the independence of a size and shape variable can undermine allometric analyses in the form of a size vs shape regression </w:t>
      </w:r>
      <w:r w:rsidR="004F08F2">
        <w:rPr>
          <w:rFonts w:cs="Arial"/>
        </w:rPr>
        <w:fldChar w:fldCharType="begin"/>
      </w:r>
      <w:r w:rsidR="003B2E6E">
        <w:rPr>
          <w:rFonts w:cs="Arial"/>
        </w:rPr>
        <w:instrText xml:space="preserve"> ADDIN ZOTERO_ITEM CSL_CITATION {"citationID":"OufxObjr","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004F08F2">
        <w:rPr>
          <w:rFonts w:cs="Arial"/>
        </w:rPr>
        <w:fldChar w:fldCharType="separate"/>
      </w:r>
      <w:r w:rsidR="003B2E6E" w:rsidRPr="003B2E6E">
        <w:rPr>
          <w:rFonts w:cs="Arial"/>
        </w:rPr>
        <w:t>(Klingenberg, 2016)</w:t>
      </w:r>
      <w:r w:rsidR="004F08F2">
        <w:rPr>
          <w:rFonts w:cs="Arial"/>
        </w:rPr>
        <w:fldChar w:fldCharType="end"/>
      </w:r>
      <w:r w:rsidR="004F08F2">
        <w:rPr>
          <w:rFonts w:cs="Arial"/>
        </w:rPr>
        <w:t>.</w:t>
      </w:r>
    </w:p>
    <w:p w14:paraId="623FF65F" w14:textId="3918C174" w:rsidR="00F337D9" w:rsidRPr="0081421F" w:rsidRDefault="00F337D9" w:rsidP="004F08F2">
      <w:pPr>
        <w:rPr>
          <w:rFonts w:cs="Arial"/>
        </w:rPr>
      </w:pPr>
      <w:r w:rsidRPr="0081421F">
        <w:rPr>
          <w:rFonts w:cs="Arial"/>
        </w:rPr>
        <w:t xml:space="preserve">The removal of shape variation due to allometry (the step from “isometry-free” to “allometry-free”) had a </w:t>
      </w:r>
      <w:r w:rsidR="000B1DAA" w:rsidRPr="0081421F">
        <w:rPr>
          <w:rFonts w:cs="Arial"/>
        </w:rPr>
        <w:t xml:space="preserve">generally </w:t>
      </w:r>
      <w:r w:rsidRPr="0081421F">
        <w:rPr>
          <w:rFonts w:cs="Arial"/>
        </w:rPr>
        <w:t xml:space="preserve">larger decrease in </w:t>
      </w:r>
      <w:r w:rsidR="000B1DAA" w:rsidRPr="0081421F">
        <w:rPr>
          <w:rFonts w:cs="Arial"/>
        </w:rPr>
        <w:t>all</w:t>
      </w:r>
      <w:r w:rsidRPr="0081421F">
        <w:rPr>
          <w:rFonts w:cs="Arial"/>
        </w:rPr>
        <w:t xml:space="preserve"> classification performance measures compared to the previous step of removal of isometry (from “raw” to “isometry-free”).</w:t>
      </w:r>
      <w:r w:rsidR="000B1DAA" w:rsidRPr="0081421F">
        <w:rPr>
          <w:rFonts w:cs="Arial"/>
        </w:rPr>
        <w:t xml:space="preserve"> I</w:t>
      </w:r>
      <w:r w:rsidR="009B07FE" w:rsidRPr="0081421F">
        <w:rPr>
          <w:rFonts w:cs="Arial"/>
        </w:rPr>
        <w:t>n the GMM dataset,</w:t>
      </w:r>
      <w:r w:rsidRPr="0081421F">
        <w:rPr>
          <w:rFonts w:cs="Arial"/>
        </w:rPr>
        <w:t xml:space="preserve"> this step of removal of allometry had a greater decline in Correctness Rate and Accuracy </w:t>
      </w:r>
      <w:r w:rsidR="009B07FE" w:rsidRPr="0081421F">
        <w:rPr>
          <w:rFonts w:cs="Arial"/>
        </w:rPr>
        <w:t>but lesser decline in Ability to Separate and Confidence</w:t>
      </w:r>
      <w:r w:rsidR="0081421F" w:rsidRPr="0081421F">
        <w:rPr>
          <w:rFonts w:cs="Arial"/>
        </w:rPr>
        <w:t xml:space="preserve"> (see </w:t>
      </w:r>
      <w:r w:rsidR="0081421F" w:rsidRPr="0081421F">
        <w:rPr>
          <w:rFonts w:cs="Arial"/>
        </w:rPr>
        <w:fldChar w:fldCharType="begin"/>
      </w:r>
      <w:r w:rsidR="0081421F" w:rsidRPr="0081421F">
        <w:rPr>
          <w:rFonts w:cs="Arial"/>
        </w:rPr>
        <w:instrText xml:space="preserve"> REF _Ref101364366 \h  \* MERGEFORMAT </w:instrText>
      </w:r>
      <w:r w:rsidR="0081421F" w:rsidRPr="0081421F">
        <w:rPr>
          <w:rFonts w:cs="Arial"/>
        </w:rPr>
      </w:r>
      <w:r w:rsidR="0081421F" w:rsidRPr="0081421F">
        <w:rPr>
          <w:rFonts w:cs="Arial"/>
        </w:rPr>
        <w:fldChar w:fldCharType="separate"/>
      </w:r>
      <w:r w:rsidR="0081421F" w:rsidRPr="0081421F">
        <w:t xml:space="preserve">Table </w:t>
      </w:r>
      <w:r w:rsidR="0081421F" w:rsidRPr="0081421F">
        <w:rPr>
          <w:noProof/>
        </w:rPr>
        <w:t>2</w:t>
      </w:r>
      <w:r w:rsidR="0081421F" w:rsidRPr="0081421F">
        <w:rPr>
          <w:rFonts w:cs="Arial"/>
        </w:rPr>
        <w:fldChar w:fldCharType="end"/>
      </w:r>
      <w:r w:rsidRPr="0081421F">
        <w:rPr>
          <w:rFonts w:cs="Arial"/>
        </w:rPr>
        <w:t>)</w:t>
      </w:r>
      <w:r w:rsidR="009B07FE" w:rsidRPr="0081421F">
        <w:rPr>
          <w:rFonts w:cs="Arial"/>
        </w:rPr>
        <w:t xml:space="preserve"> compared to the LMM protocols</w:t>
      </w:r>
      <w:r w:rsidRPr="0081421F">
        <w:rPr>
          <w:rFonts w:cs="Arial"/>
        </w:rPr>
        <w:t xml:space="preserve">. This could be either </w:t>
      </w:r>
      <w:r w:rsidRPr="0081421F">
        <w:rPr>
          <w:rFonts w:cs="Arial"/>
        </w:rPr>
        <w:lastRenderedPageBreak/>
        <w:t>because of redundancy in the information of nearby landmarks and semilandmarks</w:t>
      </w:r>
      <w:r w:rsidR="009B07FE" w:rsidRPr="0081421F">
        <w:rPr>
          <w:rFonts w:cs="Arial"/>
        </w:rPr>
        <w:t xml:space="preserve"> resulting in “low quality” classification (low CR and AC)</w:t>
      </w:r>
      <w:r w:rsidRPr="0081421F">
        <w:rPr>
          <w:rFonts w:cs="Arial"/>
        </w:rPr>
        <w:t>, or because GMM deals</w:t>
      </w:r>
      <w:r w:rsidR="009B07FE" w:rsidRPr="0081421F">
        <w:rPr>
          <w:rFonts w:cs="Arial"/>
        </w:rPr>
        <w:t xml:space="preserve"> more effectively with allometric variation resulting in </w:t>
      </w:r>
      <w:r w:rsidR="009079AC" w:rsidRPr="0081421F">
        <w:rPr>
          <w:rFonts w:cs="Arial"/>
        </w:rPr>
        <w:t>“</w:t>
      </w:r>
      <w:r w:rsidR="00B140BD" w:rsidRPr="0081421F">
        <w:rPr>
          <w:rFonts w:cs="Arial"/>
        </w:rPr>
        <w:t>highly</w:t>
      </w:r>
      <w:r w:rsidR="009079AC" w:rsidRPr="0081421F">
        <w:rPr>
          <w:rFonts w:cs="Arial"/>
        </w:rPr>
        <w:t xml:space="preserve"> certain” classification (highest AS and CF among the datasets)</w:t>
      </w:r>
      <w:r w:rsidRPr="0081421F">
        <w:rPr>
          <w:rFonts w:cs="Arial"/>
        </w:rPr>
        <w:t xml:space="preserve">. </w:t>
      </w:r>
      <w:r w:rsidR="004E2B0A">
        <w:rPr>
          <w:rFonts w:cs="Arial"/>
        </w:rPr>
        <w:t>We note that this result may</w:t>
      </w:r>
      <w:r w:rsidR="004E2B0A" w:rsidRPr="0081421F">
        <w:rPr>
          <w:rFonts w:cs="Arial"/>
        </w:rPr>
        <w:t xml:space="preserve"> be an indicator of </w:t>
      </w:r>
      <w:r w:rsidR="00E612B3">
        <w:rPr>
          <w:rFonts w:cs="Arial"/>
        </w:rPr>
        <w:t>the former where the</w:t>
      </w:r>
      <w:r w:rsidR="004E2B0A" w:rsidRPr="0081421F">
        <w:rPr>
          <w:rFonts w:cs="Arial"/>
        </w:rPr>
        <w:t xml:space="preserve"> linear discriminant analysis </w:t>
      </w:r>
      <w:r w:rsidR="00E612B3">
        <w:rPr>
          <w:rFonts w:cs="Arial"/>
        </w:rPr>
        <w:t>may wrongly assign</w:t>
      </w:r>
      <w:r w:rsidR="004E2B0A" w:rsidRPr="0081421F">
        <w:rPr>
          <w:rFonts w:cs="Arial"/>
        </w:rPr>
        <w:t xml:space="preserve"> classes with false “certainty” due to the poor</w:t>
      </w:r>
      <w:r w:rsidR="004E2B0A">
        <w:rPr>
          <w:rFonts w:cs="Arial"/>
        </w:rPr>
        <w:t xml:space="preserve"> ratio between variables (PC scores) and</w:t>
      </w:r>
      <w:r w:rsidR="004E2B0A" w:rsidRPr="0081421F">
        <w:rPr>
          <w:rFonts w:cs="Arial"/>
        </w:rPr>
        <w:t xml:space="preserve"> obser</w:t>
      </w:r>
      <w:r w:rsidR="004E2B0A">
        <w:rPr>
          <w:rFonts w:cs="Arial"/>
        </w:rPr>
        <w:t xml:space="preserve">vations (number of individuals) </w:t>
      </w:r>
      <w:r w:rsidR="004E2B0A" w:rsidRPr="0081421F">
        <w:rPr>
          <w:rFonts w:cs="Arial"/>
        </w:rPr>
        <w:t xml:space="preserve">typically encountered in GMM. </w:t>
      </w:r>
      <w:r w:rsidR="004E2B0A">
        <w:rPr>
          <w:rFonts w:cs="Arial"/>
        </w:rPr>
        <w:t>However, w</w:t>
      </w:r>
      <w:r w:rsidR="009079AC" w:rsidRPr="0081421F">
        <w:rPr>
          <w:rFonts w:cs="Arial"/>
        </w:rPr>
        <w:t xml:space="preserve">e suspect that the latter is the case because the step of </w:t>
      </w:r>
      <w:r w:rsidRPr="0081421F">
        <w:rPr>
          <w:rFonts w:cs="Arial"/>
        </w:rPr>
        <w:t>removal o</w:t>
      </w:r>
      <w:r w:rsidR="009079AC" w:rsidRPr="0081421F">
        <w:rPr>
          <w:rFonts w:cs="Arial"/>
        </w:rPr>
        <w:t xml:space="preserve">f allometry has a similar </w:t>
      </w:r>
      <w:r w:rsidR="0081421F">
        <w:rPr>
          <w:rFonts w:cs="Arial"/>
        </w:rPr>
        <w:t xml:space="preserve">large </w:t>
      </w:r>
      <w:r w:rsidR="009079AC" w:rsidRPr="0081421F">
        <w:rPr>
          <w:rFonts w:cs="Arial"/>
        </w:rPr>
        <w:t>decrease</w:t>
      </w:r>
      <w:r w:rsidRPr="0081421F">
        <w:rPr>
          <w:rFonts w:cs="Arial"/>
        </w:rPr>
        <w:t xml:space="preserve"> on Accuracy</w:t>
      </w:r>
      <w:r w:rsidR="009079AC" w:rsidRPr="0081421F">
        <w:rPr>
          <w:rFonts w:cs="Arial"/>
        </w:rPr>
        <w:t xml:space="preserve"> in</w:t>
      </w:r>
      <w:r w:rsidR="0081421F">
        <w:rPr>
          <w:rFonts w:cs="Arial"/>
        </w:rPr>
        <w:t xml:space="preserve"> GMM and</w:t>
      </w:r>
      <w:r w:rsidR="009079AC" w:rsidRPr="0081421F">
        <w:rPr>
          <w:rFonts w:cs="Arial"/>
        </w:rPr>
        <w:t xml:space="preserve"> </w:t>
      </w:r>
      <w:proofErr w:type="spellStart"/>
      <w:r w:rsidR="009079AC" w:rsidRPr="0081421F">
        <w:rPr>
          <w:rFonts w:cs="Arial"/>
        </w:rPr>
        <w:t>Travouillon’s</w:t>
      </w:r>
      <w:proofErr w:type="spellEnd"/>
      <w:r w:rsidR="009079AC" w:rsidRPr="0081421F">
        <w:rPr>
          <w:rFonts w:cs="Arial"/>
        </w:rPr>
        <w:t xml:space="preserve"> protocol </w:t>
      </w:r>
      <w:r w:rsidR="009079AC" w:rsidRPr="0081421F">
        <w:rPr>
          <w:rFonts w:cs="Arial"/>
        </w:rPr>
        <w:fldChar w:fldCharType="begin"/>
      </w:r>
      <w:r w:rsidR="009079AC" w:rsidRPr="0081421F">
        <w:rPr>
          <w:rFonts w:cs="Arial"/>
        </w:rPr>
        <w:instrText xml:space="preserve"> ADDIN ZOTERO_ITEM CSL_CITATION {"citationID":"UEkffItC","properties":{"formattedCitation":"(2016)","plainCitation":"(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uppress-author":true}],"schema":"https://github.com/citation-style-language/schema/raw/master/csl-citation.json"} </w:instrText>
      </w:r>
      <w:r w:rsidR="009079AC" w:rsidRPr="0081421F">
        <w:rPr>
          <w:rFonts w:cs="Arial"/>
        </w:rPr>
        <w:fldChar w:fldCharType="separate"/>
      </w:r>
      <w:r w:rsidR="009079AC" w:rsidRPr="0081421F">
        <w:rPr>
          <w:rFonts w:cs="Arial"/>
        </w:rPr>
        <w:t>(2016)</w:t>
      </w:r>
      <w:r w:rsidR="009079AC" w:rsidRPr="0081421F">
        <w:rPr>
          <w:rFonts w:cs="Arial"/>
        </w:rPr>
        <w:fldChar w:fldCharType="end"/>
      </w:r>
      <w:r w:rsidR="00E612B3">
        <w:rPr>
          <w:rFonts w:cs="Arial"/>
        </w:rPr>
        <w:t>,</w:t>
      </w:r>
      <w:r w:rsidRPr="0081421F">
        <w:rPr>
          <w:rFonts w:cs="Arial"/>
        </w:rPr>
        <w:t xml:space="preserve"> despite the particularly stronger allometric relationship captured by </w:t>
      </w:r>
      <w:proofErr w:type="spellStart"/>
      <w:r w:rsidRPr="0081421F">
        <w:rPr>
          <w:rFonts w:cs="Arial"/>
        </w:rPr>
        <w:t>Travouillon’s</w:t>
      </w:r>
      <w:proofErr w:type="spellEnd"/>
      <w:r w:rsidRPr="0081421F">
        <w:rPr>
          <w:rFonts w:cs="Arial"/>
        </w:rPr>
        <w:t xml:space="preserve"> linear measurements. This “large amount of allometry” captured by Travouillon may be caused by the redundancy of some linear measurements that exacerbate some</w:t>
      </w:r>
      <w:r w:rsidR="008D0CF7" w:rsidRPr="0081421F">
        <w:rPr>
          <w:rFonts w:cs="Arial"/>
        </w:rPr>
        <w:t xml:space="preserve"> shape patterns driven by size. However, i</w:t>
      </w:r>
      <w:r w:rsidR="00B67286">
        <w:rPr>
          <w:rFonts w:cs="Arial"/>
        </w:rPr>
        <w:t xml:space="preserve">f this </w:t>
      </w:r>
      <w:r w:rsidRPr="0081421F">
        <w:rPr>
          <w:rFonts w:cs="Arial"/>
        </w:rPr>
        <w:t>was the case in GMM</w:t>
      </w:r>
      <w:r w:rsidR="008D0CF7" w:rsidRPr="0081421F">
        <w:rPr>
          <w:rFonts w:cs="Arial"/>
        </w:rPr>
        <w:t xml:space="preserve"> (i.e., high amount of allometry captured due to redundant measurements)</w:t>
      </w:r>
      <w:r w:rsidRPr="0081421F">
        <w:rPr>
          <w:rFonts w:cs="Arial"/>
        </w:rPr>
        <w:t xml:space="preserve">, the Ability to Separate, reduced drastically in Travouillon, </w:t>
      </w:r>
      <w:r w:rsidR="008D0CF7" w:rsidRPr="0081421F">
        <w:rPr>
          <w:rFonts w:cs="Arial"/>
        </w:rPr>
        <w:t>should</w:t>
      </w:r>
      <w:r w:rsidRPr="0081421F">
        <w:rPr>
          <w:rFonts w:cs="Arial"/>
        </w:rPr>
        <w:t xml:space="preserve"> also be </w:t>
      </w:r>
      <w:r w:rsidR="008D0CF7" w:rsidRPr="0081421F">
        <w:rPr>
          <w:rFonts w:cs="Arial"/>
        </w:rPr>
        <w:t>drastically reduced</w:t>
      </w:r>
      <w:r w:rsidRPr="0081421F">
        <w:rPr>
          <w:rFonts w:cs="Arial"/>
        </w:rPr>
        <w:t xml:space="preserve"> in GMM</w:t>
      </w:r>
      <w:r w:rsidR="008D0CF7" w:rsidRPr="0081421F">
        <w:rPr>
          <w:rFonts w:cs="Arial"/>
        </w:rPr>
        <w:t xml:space="preserve"> after removal of allometry</w:t>
      </w:r>
      <w:r w:rsidRPr="0081421F">
        <w:rPr>
          <w:rFonts w:cs="Arial"/>
        </w:rPr>
        <w:t xml:space="preserve">. </w:t>
      </w:r>
      <w:r w:rsidR="008D0CF7" w:rsidRPr="0081421F">
        <w:rPr>
          <w:rFonts w:cs="Arial"/>
        </w:rPr>
        <w:t>In contrast</w:t>
      </w:r>
      <w:r w:rsidRPr="0081421F">
        <w:rPr>
          <w:rFonts w:cs="Arial"/>
        </w:rPr>
        <w:t xml:space="preserve">, </w:t>
      </w:r>
      <w:r w:rsidR="008D0CF7" w:rsidRPr="0081421F">
        <w:rPr>
          <w:rFonts w:cs="Arial"/>
        </w:rPr>
        <w:t>what we observe is</w:t>
      </w:r>
      <w:r w:rsidRPr="0081421F">
        <w:rPr>
          <w:rFonts w:cs="Arial"/>
        </w:rPr>
        <w:t xml:space="preserve"> high performance in Ability to Separate in GMM after the removal of allometry. The</w:t>
      </w:r>
      <w:r w:rsidR="00B67286">
        <w:rPr>
          <w:rFonts w:cs="Arial"/>
        </w:rPr>
        <w:t>se</w:t>
      </w:r>
      <w:r w:rsidRPr="0081421F">
        <w:rPr>
          <w:rFonts w:cs="Arial"/>
        </w:rPr>
        <w:t xml:space="preserve"> contrasting results </w:t>
      </w:r>
      <w:r w:rsidR="00D23797">
        <w:rPr>
          <w:rFonts w:cs="Arial"/>
        </w:rPr>
        <w:t xml:space="preserve">suggest that </w:t>
      </w:r>
      <w:r w:rsidR="007504CC">
        <w:rPr>
          <w:rFonts w:cs="Arial"/>
        </w:rPr>
        <w:t>geometric morphometric</w:t>
      </w:r>
      <w:r w:rsidR="00D23797">
        <w:rPr>
          <w:rFonts w:cs="Arial"/>
        </w:rPr>
        <w:t xml:space="preserve"> techniques provide </w:t>
      </w:r>
      <w:r w:rsidRPr="0081421F">
        <w:rPr>
          <w:rFonts w:cs="Arial"/>
        </w:rPr>
        <w:t xml:space="preserve">a more thorough way of </w:t>
      </w:r>
      <w:r w:rsidR="00D23797">
        <w:rPr>
          <w:rFonts w:cs="Arial"/>
        </w:rPr>
        <w:t>dealing with</w:t>
      </w:r>
      <w:r w:rsidRPr="0081421F">
        <w:rPr>
          <w:rFonts w:cs="Arial"/>
        </w:rPr>
        <w:t xml:space="preserve"> allometry-driven shape patterns </w:t>
      </w:r>
      <w:r w:rsidR="00D23797">
        <w:rPr>
          <w:rFonts w:cs="Arial"/>
        </w:rPr>
        <w:t>compared to</w:t>
      </w:r>
      <w:r w:rsidRPr="0081421F">
        <w:rPr>
          <w:rFonts w:cs="Arial"/>
        </w:rPr>
        <w:t xml:space="preserve"> linear measurements. </w:t>
      </w:r>
    </w:p>
    <w:p w14:paraId="5C93F9DC" w14:textId="3A8D854F" w:rsidR="00D52504" w:rsidRDefault="00665E95" w:rsidP="004F08F2">
      <w:pPr>
        <w:rPr>
          <w:rFonts w:cs="Arial"/>
        </w:rPr>
      </w:pPr>
      <w:r>
        <w:rPr>
          <w:rFonts w:cs="Arial"/>
        </w:rPr>
        <w:t xml:space="preserve">Our study suggests that GMM and its statistical toolkit </w:t>
      </w:r>
      <w:r w:rsidR="004F08F2">
        <w:rPr>
          <w:rFonts w:cs="Arial"/>
        </w:rPr>
        <w:t xml:space="preserve">provides improved insights into </w:t>
      </w:r>
      <w:r>
        <w:rPr>
          <w:rFonts w:cs="Arial"/>
        </w:rPr>
        <w:t xml:space="preserve">taxon discrimination and particularly the influence of allometric patterns that might not be taxonomically relevant. While GMM-based taxonomic studies are not practical and </w:t>
      </w:r>
      <w:r w:rsidR="00D52504">
        <w:rPr>
          <w:rFonts w:cs="Arial"/>
        </w:rPr>
        <w:t xml:space="preserve">are very time consuming, they are an excellent first “pilot” step to identify linear measurements that are most likely to discriminate best within a group of interest. </w:t>
      </w:r>
      <w:r w:rsidR="004F08F2">
        <w:rPr>
          <w:rFonts w:cs="Arial"/>
        </w:rPr>
        <w:lastRenderedPageBreak/>
        <w:t>Subsequently</w:t>
      </w:r>
      <w:r w:rsidR="004F08F2" w:rsidRPr="00D144C6">
        <w:rPr>
          <w:rFonts w:cs="Arial"/>
        </w:rPr>
        <w:t xml:space="preserve">, linear morphometric studies can rely on the measurements that </w:t>
      </w:r>
      <w:r w:rsidR="004F08F2">
        <w:rPr>
          <w:rFonts w:cs="Arial"/>
        </w:rPr>
        <w:t>account for</w:t>
      </w:r>
      <w:r w:rsidR="004F08F2" w:rsidRPr="00D144C6">
        <w:rPr>
          <w:rFonts w:cs="Arial"/>
        </w:rPr>
        <w:t xml:space="preserve"> the relevant shape patterns identified in GMM and </w:t>
      </w:r>
      <w:proofErr w:type="gramStart"/>
      <w:r w:rsidR="004F08F2" w:rsidRPr="00D144C6">
        <w:rPr>
          <w:rFonts w:cs="Arial"/>
        </w:rPr>
        <w:t>be applied</w:t>
      </w:r>
      <w:proofErr w:type="gramEnd"/>
      <w:r w:rsidR="004F08F2" w:rsidRPr="00D144C6">
        <w:rPr>
          <w:rFonts w:cs="Arial"/>
        </w:rPr>
        <w:t xml:space="preserve"> to larger sample sizes. </w:t>
      </w:r>
    </w:p>
    <w:p w14:paraId="3E69AD9F" w14:textId="275CA96E" w:rsidR="004F08F2" w:rsidRDefault="00D52504" w:rsidP="00D52504">
      <w:pPr>
        <w:rPr>
          <w:rFonts w:cs="Arial"/>
        </w:rPr>
      </w:pPr>
      <w:r>
        <w:rPr>
          <w:rFonts w:cs="Arial"/>
        </w:rPr>
        <w:t xml:space="preserve">Our results also highlight the dangers of introducing artificial group separation due to “splitting” differently sized, but </w:t>
      </w:r>
      <w:proofErr w:type="spellStart"/>
      <w:r>
        <w:rPr>
          <w:rFonts w:cs="Arial"/>
        </w:rPr>
        <w:t>allomet</w:t>
      </w:r>
      <w:bookmarkStart w:id="27" w:name="_GoBack"/>
      <w:bookmarkEnd w:id="27"/>
      <w:r>
        <w:rPr>
          <w:rFonts w:cs="Arial"/>
        </w:rPr>
        <w:t>ri</w:t>
      </w:r>
      <w:r w:rsidR="00A03264">
        <w:rPr>
          <w:rFonts w:cs="Arial"/>
        </w:rPr>
        <w:t>cally</w:t>
      </w:r>
      <w:proofErr w:type="spellEnd"/>
      <w:r w:rsidR="00A03264">
        <w:rPr>
          <w:rFonts w:cs="Arial"/>
        </w:rPr>
        <w:t xml:space="preserve"> uniform taxonomic units</w:t>
      </w:r>
      <w:r>
        <w:rPr>
          <w:rFonts w:cs="Arial"/>
        </w:rPr>
        <w:t>. This is not to say that size cannot be a distinguishing feature of two real taxonomic grou</w:t>
      </w:r>
      <w:r w:rsidR="00A03264">
        <w:rPr>
          <w:rFonts w:cs="Arial"/>
        </w:rPr>
        <w:t>ps; rather, understanding when v</w:t>
      </w:r>
      <w:r>
        <w:rPr>
          <w:rFonts w:cs="Arial"/>
        </w:rPr>
        <w:t>ariation relates to size, as opposed to other factors, can help clarify the distinction between taxa as part of a wider discrimination toolkit (such as genetics, pelage or behavioural traits).</w:t>
      </w:r>
    </w:p>
    <w:p w14:paraId="626DA0F5" w14:textId="63518095" w:rsidR="006665D3" w:rsidRDefault="006665D3" w:rsidP="00D52504">
      <w:pPr>
        <w:rPr>
          <w:rFonts w:cs="Arial"/>
        </w:rPr>
      </w:pPr>
    </w:p>
    <w:p w14:paraId="48BEAFFE" w14:textId="2F96E897" w:rsidR="006665D3" w:rsidRDefault="006665D3" w:rsidP="00D52504">
      <w:pPr>
        <w:rPr>
          <w:rFonts w:cs="Arial"/>
        </w:rPr>
      </w:pPr>
    </w:p>
    <w:p w14:paraId="4B65C34B" w14:textId="170FD4D2" w:rsidR="006665D3" w:rsidRDefault="006665D3" w:rsidP="00D52504">
      <w:pPr>
        <w:rPr>
          <w:rFonts w:cs="Arial"/>
        </w:rPr>
      </w:pPr>
    </w:p>
    <w:p w14:paraId="55644112" w14:textId="1B64CCC5" w:rsidR="006665D3" w:rsidRDefault="006665D3" w:rsidP="00D52504">
      <w:pPr>
        <w:rPr>
          <w:rFonts w:cs="Arial"/>
        </w:rPr>
      </w:pPr>
    </w:p>
    <w:p w14:paraId="05106DFF" w14:textId="2A316737" w:rsidR="006665D3" w:rsidRDefault="006665D3" w:rsidP="00D52504">
      <w:pPr>
        <w:rPr>
          <w:rFonts w:cs="Arial"/>
        </w:rPr>
      </w:pPr>
    </w:p>
    <w:p w14:paraId="44517CFA" w14:textId="65B657BF" w:rsidR="006665D3" w:rsidRDefault="006665D3" w:rsidP="00D52504">
      <w:pPr>
        <w:rPr>
          <w:rFonts w:cs="Arial"/>
        </w:rPr>
      </w:pPr>
    </w:p>
    <w:p w14:paraId="1F511700" w14:textId="73B091FA" w:rsidR="006665D3" w:rsidRDefault="006665D3" w:rsidP="00D52504">
      <w:pPr>
        <w:rPr>
          <w:rFonts w:cs="Arial"/>
        </w:rPr>
      </w:pPr>
    </w:p>
    <w:p w14:paraId="57DD0EAB" w14:textId="0F12CA5B" w:rsidR="006665D3" w:rsidRDefault="006665D3" w:rsidP="00D52504">
      <w:pPr>
        <w:rPr>
          <w:rFonts w:cs="Arial"/>
        </w:rPr>
      </w:pPr>
    </w:p>
    <w:p w14:paraId="5EE9BB61" w14:textId="3FA166F3" w:rsidR="006665D3" w:rsidRDefault="006665D3" w:rsidP="00D52504">
      <w:pPr>
        <w:rPr>
          <w:rFonts w:cs="Arial"/>
        </w:rPr>
      </w:pPr>
    </w:p>
    <w:p w14:paraId="2DF73D70" w14:textId="77777777" w:rsidR="006665D3" w:rsidRDefault="006665D3" w:rsidP="00D52504">
      <w:pPr>
        <w:rPr>
          <w:rFonts w:cs="Arial"/>
        </w:rPr>
      </w:pPr>
    </w:p>
    <w:p w14:paraId="003B861D" w14:textId="77777777" w:rsidR="004F08F2" w:rsidRDefault="004F08F2" w:rsidP="00EF362F">
      <w:pPr>
        <w:pStyle w:val="Subtitle"/>
      </w:pPr>
      <w:r>
        <w:lastRenderedPageBreak/>
        <w:t>References</w:t>
      </w:r>
    </w:p>
    <w:p w14:paraId="2FBDD1C3" w14:textId="77777777" w:rsidR="00E612B3" w:rsidRPr="00E612B3" w:rsidRDefault="003C60C0" w:rsidP="00E612B3">
      <w:pPr>
        <w:pStyle w:val="Bibliography"/>
      </w:pPr>
      <w:r>
        <w:fldChar w:fldCharType="begin"/>
      </w:r>
      <w:r w:rsidR="00E612B3">
        <w:rPr>
          <w:lang w:val="es-ES"/>
        </w:rPr>
        <w:instrText xml:space="preserve"> ADDIN ZOTERO_BIBL {"uncited":[],"omitted":[],"custom":[]} CSL_BIBLIOGRAPHY </w:instrText>
      </w:r>
      <w:r>
        <w:fldChar w:fldCharType="separate"/>
      </w:r>
      <w:proofErr w:type="spellStart"/>
      <w:r w:rsidR="00E612B3" w:rsidRPr="00E612B3">
        <w:rPr>
          <w:lang w:val="es-ES"/>
        </w:rPr>
        <w:t>Abramov</w:t>
      </w:r>
      <w:proofErr w:type="spellEnd"/>
      <w:r w:rsidR="00E612B3" w:rsidRPr="00E612B3">
        <w:rPr>
          <w:lang w:val="es-ES"/>
        </w:rPr>
        <w:t xml:space="preserve">, A. V., </w:t>
      </w:r>
      <w:proofErr w:type="spellStart"/>
      <w:r w:rsidR="00E612B3" w:rsidRPr="00E612B3">
        <w:rPr>
          <w:lang w:val="es-ES"/>
        </w:rPr>
        <w:t>Puzachenko</w:t>
      </w:r>
      <w:proofErr w:type="spellEnd"/>
      <w:r w:rsidR="00E612B3" w:rsidRPr="00E612B3">
        <w:rPr>
          <w:lang w:val="es-ES"/>
        </w:rPr>
        <w:t xml:space="preserve">, A. Y., &amp; </w:t>
      </w:r>
      <w:proofErr w:type="spellStart"/>
      <w:r w:rsidR="00E612B3" w:rsidRPr="00E612B3">
        <w:rPr>
          <w:lang w:val="es-ES"/>
        </w:rPr>
        <w:t>Masuda</w:t>
      </w:r>
      <w:proofErr w:type="spellEnd"/>
      <w:r w:rsidR="00E612B3" w:rsidRPr="00E612B3">
        <w:rPr>
          <w:lang w:val="es-ES"/>
        </w:rPr>
        <w:t xml:space="preserve">, R. (2018). </w:t>
      </w:r>
      <w:r w:rsidR="00E612B3" w:rsidRPr="00E612B3">
        <w:t xml:space="preserve">Cranial Variation in the Siberian Weasel </w:t>
      </w:r>
      <w:proofErr w:type="spellStart"/>
      <w:r w:rsidR="00E612B3" w:rsidRPr="00E612B3">
        <w:rPr>
          <w:i/>
          <w:iCs/>
        </w:rPr>
        <w:t>Mustela</w:t>
      </w:r>
      <w:proofErr w:type="spellEnd"/>
      <w:r w:rsidR="00E612B3" w:rsidRPr="00E612B3">
        <w:rPr>
          <w:i/>
          <w:iCs/>
        </w:rPr>
        <w:t xml:space="preserve"> </w:t>
      </w:r>
      <w:proofErr w:type="spellStart"/>
      <w:r w:rsidR="00E612B3" w:rsidRPr="00E612B3">
        <w:rPr>
          <w:i/>
          <w:iCs/>
        </w:rPr>
        <w:t>sibirica</w:t>
      </w:r>
      <w:proofErr w:type="spellEnd"/>
      <w:r w:rsidR="00E612B3" w:rsidRPr="00E612B3">
        <w:t xml:space="preserve"> (</w:t>
      </w:r>
      <w:proofErr w:type="spellStart"/>
      <w:r w:rsidR="00E612B3" w:rsidRPr="00E612B3">
        <w:t>Carnivora</w:t>
      </w:r>
      <w:proofErr w:type="spellEnd"/>
      <w:r w:rsidR="00E612B3" w:rsidRPr="00E612B3">
        <w:t xml:space="preserve">, </w:t>
      </w:r>
      <w:proofErr w:type="spellStart"/>
      <w:r w:rsidR="00E612B3" w:rsidRPr="00E612B3">
        <w:t>Mustelidae</w:t>
      </w:r>
      <w:proofErr w:type="spellEnd"/>
      <w:r w:rsidR="00E612B3" w:rsidRPr="00E612B3">
        <w:t xml:space="preserve">) and its Possible Taxonomic Implications. </w:t>
      </w:r>
      <w:r w:rsidR="00E612B3" w:rsidRPr="00E612B3">
        <w:rPr>
          <w:i/>
          <w:iCs/>
        </w:rPr>
        <w:t>Zoological Studies</w:t>
      </w:r>
      <w:r w:rsidR="00E612B3" w:rsidRPr="00E612B3">
        <w:t xml:space="preserve">, </w:t>
      </w:r>
      <w:r w:rsidR="00E612B3" w:rsidRPr="00E612B3">
        <w:rPr>
          <w:i/>
          <w:iCs/>
        </w:rPr>
        <w:t>57</w:t>
      </w:r>
      <w:r w:rsidR="00E612B3" w:rsidRPr="00E612B3">
        <w:t>, e14. https://doi.org/10.6620/ZS.2018.57-14</w:t>
      </w:r>
    </w:p>
    <w:p w14:paraId="2024E4A2" w14:textId="77777777" w:rsidR="00E612B3" w:rsidRPr="00E612B3" w:rsidRDefault="00E612B3" w:rsidP="00E612B3">
      <w:pPr>
        <w:pStyle w:val="Bibliography"/>
      </w:pPr>
      <w:r w:rsidRPr="00E612B3">
        <w:t xml:space="preserve">Adams, D. C., &amp; </w:t>
      </w:r>
      <w:proofErr w:type="spellStart"/>
      <w:r w:rsidRPr="00E612B3">
        <w:t>Otárola</w:t>
      </w:r>
      <w:proofErr w:type="spellEnd"/>
      <w:r w:rsidRPr="00E612B3">
        <w:rPr>
          <w:rFonts w:ascii="Cambria Math" w:hAnsi="Cambria Math" w:cs="Cambria Math"/>
        </w:rPr>
        <w:t>‐</w:t>
      </w:r>
      <w:r w:rsidRPr="00E612B3">
        <w:t xml:space="preserve">Castillo, E. (2013). </w:t>
      </w:r>
      <w:proofErr w:type="gramStart"/>
      <w:r w:rsidRPr="00E612B3">
        <w:t>geomorph</w:t>
      </w:r>
      <w:proofErr w:type="gramEnd"/>
      <w:r w:rsidRPr="00E612B3">
        <w:t xml:space="preserve">: An R package for the collection and analysis of geometric morphometric shape data. </w:t>
      </w:r>
      <w:r w:rsidRPr="00E612B3">
        <w:rPr>
          <w:i/>
          <w:iCs/>
        </w:rPr>
        <w:t>Methods in Ecology and Evolution</w:t>
      </w:r>
      <w:r w:rsidRPr="00E612B3">
        <w:t xml:space="preserve">, </w:t>
      </w:r>
      <w:r w:rsidRPr="00E612B3">
        <w:rPr>
          <w:i/>
          <w:iCs/>
        </w:rPr>
        <w:t>4</w:t>
      </w:r>
      <w:r w:rsidRPr="00E612B3">
        <w:t>(4), 393–399.</w:t>
      </w:r>
    </w:p>
    <w:p w14:paraId="4263D692" w14:textId="77777777" w:rsidR="00E612B3" w:rsidRPr="00E612B3" w:rsidRDefault="00E612B3" w:rsidP="00E612B3">
      <w:pPr>
        <w:pStyle w:val="Bibliography"/>
      </w:pPr>
      <w:r w:rsidRPr="00E612B3">
        <w:t xml:space="preserve">Adams, D. C., Rohlf, F. J., &amp; Slice, D. E. (2004). Geometric morphometrics: Ten years of progress following the ‘revolution.’ </w:t>
      </w:r>
      <w:r w:rsidRPr="00E612B3">
        <w:rPr>
          <w:i/>
          <w:iCs/>
        </w:rPr>
        <w:t>Italian Journal of Zoology</w:t>
      </w:r>
      <w:r w:rsidRPr="00E612B3">
        <w:t xml:space="preserve">, </w:t>
      </w:r>
      <w:r w:rsidRPr="00E612B3">
        <w:rPr>
          <w:i/>
          <w:iCs/>
        </w:rPr>
        <w:t>71</w:t>
      </w:r>
      <w:r w:rsidRPr="00E612B3">
        <w:t>(1), 5–16. https://doi.org/10.1080/11250000409356545</w:t>
      </w:r>
    </w:p>
    <w:p w14:paraId="0B2B6FF7" w14:textId="77777777" w:rsidR="00E612B3" w:rsidRPr="00E612B3" w:rsidRDefault="00E612B3" w:rsidP="00E612B3">
      <w:pPr>
        <w:pStyle w:val="Bibliography"/>
      </w:pPr>
      <w:proofErr w:type="spellStart"/>
      <w:r w:rsidRPr="00E612B3">
        <w:t>Alhajeri</w:t>
      </w:r>
      <w:proofErr w:type="spellEnd"/>
      <w:r w:rsidRPr="00E612B3">
        <w:t>, B. H. (2021). A morphometric comparison of the cranial shapes of Asian dwarf hamsters (</w:t>
      </w:r>
      <w:proofErr w:type="spellStart"/>
      <w:r w:rsidRPr="00E612B3">
        <w:rPr>
          <w:i/>
          <w:iCs/>
        </w:rPr>
        <w:t>Phodopus</w:t>
      </w:r>
      <w:proofErr w:type="spellEnd"/>
      <w:r w:rsidRPr="00E612B3">
        <w:t xml:space="preserve">, </w:t>
      </w:r>
      <w:proofErr w:type="spellStart"/>
      <w:r w:rsidRPr="00E612B3">
        <w:t>Cricetinae</w:t>
      </w:r>
      <w:proofErr w:type="spellEnd"/>
      <w:r w:rsidRPr="00E612B3">
        <w:t xml:space="preserve">, </w:t>
      </w:r>
      <w:proofErr w:type="spellStart"/>
      <w:r w:rsidRPr="00E612B3">
        <w:t>Rodentia</w:t>
      </w:r>
      <w:proofErr w:type="spellEnd"/>
      <w:r w:rsidRPr="00E612B3">
        <w:t xml:space="preserve">). </w:t>
      </w:r>
      <w:proofErr w:type="spellStart"/>
      <w:r w:rsidRPr="00E612B3">
        <w:rPr>
          <w:i/>
          <w:iCs/>
        </w:rPr>
        <w:t>Zoologischer</w:t>
      </w:r>
      <w:proofErr w:type="spellEnd"/>
      <w:r w:rsidRPr="00E612B3">
        <w:rPr>
          <w:i/>
          <w:iCs/>
        </w:rPr>
        <w:t xml:space="preserve"> </w:t>
      </w:r>
      <w:proofErr w:type="spellStart"/>
      <w:r w:rsidRPr="00E612B3">
        <w:rPr>
          <w:i/>
          <w:iCs/>
        </w:rPr>
        <w:t>Anzeiger</w:t>
      </w:r>
      <w:proofErr w:type="spellEnd"/>
      <w:r w:rsidRPr="00E612B3">
        <w:t xml:space="preserve">, </w:t>
      </w:r>
      <w:r w:rsidRPr="00E612B3">
        <w:rPr>
          <w:i/>
          <w:iCs/>
        </w:rPr>
        <w:t>292</w:t>
      </w:r>
      <w:r w:rsidRPr="00E612B3">
        <w:t>, 184–196. https://doi.org/10.1016/j.jcz.2021.04.001</w:t>
      </w:r>
    </w:p>
    <w:p w14:paraId="1C7310CD" w14:textId="77777777" w:rsidR="00E612B3" w:rsidRPr="00E612B3" w:rsidRDefault="00E612B3" w:rsidP="00E612B3">
      <w:pPr>
        <w:pStyle w:val="Bibliography"/>
      </w:pPr>
      <w:r w:rsidRPr="00E612B3">
        <w:t xml:space="preserve">Baker, A. M., &amp; Van Dyck, S. (2013). Taxonomy and redescription of the Yellow-footed </w:t>
      </w:r>
      <w:proofErr w:type="gramStart"/>
      <w:r w:rsidRPr="00E612B3">
        <w:t>Antechinus ,</w:t>
      </w:r>
      <w:proofErr w:type="gramEnd"/>
      <w:r w:rsidRPr="00E612B3">
        <w:t xml:space="preserve"> </w:t>
      </w:r>
      <w:r w:rsidRPr="00E612B3">
        <w:rPr>
          <w:i/>
          <w:iCs/>
        </w:rPr>
        <w:t>Antechinus flavipes</w:t>
      </w:r>
      <w:r w:rsidRPr="00E612B3">
        <w:t xml:space="preserve"> (Waterhouse) (Marsupialia: Dasyuridae). </w:t>
      </w:r>
      <w:proofErr w:type="spellStart"/>
      <w:r w:rsidRPr="00E612B3">
        <w:rPr>
          <w:i/>
          <w:iCs/>
        </w:rPr>
        <w:t>Zootaxa</w:t>
      </w:r>
      <w:proofErr w:type="spellEnd"/>
      <w:r w:rsidRPr="00E612B3">
        <w:t xml:space="preserve">, </w:t>
      </w:r>
      <w:r w:rsidRPr="00E612B3">
        <w:rPr>
          <w:i/>
          <w:iCs/>
        </w:rPr>
        <w:t>3649</w:t>
      </w:r>
      <w:r w:rsidRPr="00E612B3">
        <w:t>(1), 1–62. https://doi.org/10.11646/zootaxa.3649.1.</w:t>
      </w:r>
    </w:p>
    <w:p w14:paraId="0558598D" w14:textId="77777777" w:rsidR="00E612B3" w:rsidRPr="00E612B3" w:rsidRDefault="00E612B3" w:rsidP="00E612B3">
      <w:pPr>
        <w:pStyle w:val="Bibliography"/>
      </w:pPr>
      <w:r w:rsidRPr="00E612B3">
        <w:t xml:space="preserve">Bookstein, F. L. (2015). The Relation Between Geometric Morphometrics and Functional Morphology, as Explored by Procrustes Interpretation of Individual Shape Measures Pertinent to Function. </w:t>
      </w:r>
      <w:r w:rsidRPr="00E612B3">
        <w:rPr>
          <w:i/>
          <w:iCs/>
        </w:rPr>
        <w:t>The Anatomical Record</w:t>
      </w:r>
      <w:r w:rsidRPr="00E612B3">
        <w:t xml:space="preserve">, </w:t>
      </w:r>
      <w:r w:rsidRPr="00E612B3">
        <w:rPr>
          <w:i/>
          <w:iCs/>
        </w:rPr>
        <w:t>298</w:t>
      </w:r>
      <w:r w:rsidRPr="00E612B3">
        <w:t>(1), 314–327. https://doi.org/10.1002/ar.23063</w:t>
      </w:r>
    </w:p>
    <w:p w14:paraId="297017DE" w14:textId="77777777" w:rsidR="00E612B3" w:rsidRPr="00E612B3" w:rsidRDefault="00E612B3" w:rsidP="00E612B3">
      <w:pPr>
        <w:pStyle w:val="Bibliography"/>
      </w:pPr>
      <w:r w:rsidRPr="00E612B3">
        <w:lastRenderedPageBreak/>
        <w:t xml:space="preserve">Bookstein, F. L. (2017a). A method of factor analysis for shape coordinates. </w:t>
      </w:r>
      <w:r w:rsidRPr="00E612B3">
        <w:rPr>
          <w:i/>
          <w:iCs/>
        </w:rPr>
        <w:t>American Journal of Physical Anthropology</w:t>
      </w:r>
      <w:r w:rsidRPr="00E612B3">
        <w:t xml:space="preserve">, </w:t>
      </w:r>
      <w:r w:rsidRPr="00E612B3">
        <w:rPr>
          <w:i/>
          <w:iCs/>
        </w:rPr>
        <w:t>164</w:t>
      </w:r>
      <w:r w:rsidRPr="00E612B3">
        <w:t>(2), 221–245. https://doi.org/10.1002/ajpa.23277</w:t>
      </w:r>
    </w:p>
    <w:p w14:paraId="4C50687A" w14:textId="77777777" w:rsidR="00E612B3" w:rsidRPr="00E612B3" w:rsidRDefault="00E612B3" w:rsidP="00E612B3">
      <w:pPr>
        <w:pStyle w:val="Bibliography"/>
      </w:pPr>
      <w:r w:rsidRPr="00E612B3">
        <w:t xml:space="preserve">Bookstein, F. L. (2017b). A Newly Noticed Formula Enforces Fundamental Limits on Geometric Morphometric Analyses. </w:t>
      </w:r>
      <w:r w:rsidRPr="00E612B3">
        <w:rPr>
          <w:i/>
          <w:iCs/>
        </w:rPr>
        <w:t>Evolutionary Biology</w:t>
      </w:r>
      <w:r w:rsidRPr="00E612B3">
        <w:t xml:space="preserve">, </w:t>
      </w:r>
      <w:r w:rsidRPr="00E612B3">
        <w:rPr>
          <w:i/>
          <w:iCs/>
        </w:rPr>
        <w:t>44</w:t>
      </w:r>
      <w:r w:rsidRPr="00E612B3">
        <w:t>(4), 522–541. https://doi.org/10.1007/s11692-017-9424-9</w:t>
      </w:r>
    </w:p>
    <w:p w14:paraId="43C4FF70" w14:textId="77777777" w:rsidR="00E612B3" w:rsidRPr="00E612B3" w:rsidRDefault="00E612B3" w:rsidP="00E612B3">
      <w:pPr>
        <w:pStyle w:val="Bibliography"/>
        <w:rPr>
          <w:lang w:val="fr-FR"/>
        </w:rPr>
      </w:pPr>
      <w:r w:rsidRPr="00E612B3">
        <w:t xml:space="preserve">Cardini, A., &amp; Polly, P. D. (2013). Larger mammals have longer faces because of size-related constraints on skull form. </w:t>
      </w:r>
      <w:r w:rsidRPr="00E612B3">
        <w:rPr>
          <w:i/>
          <w:iCs/>
          <w:lang w:val="fr-FR"/>
        </w:rPr>
        <w:t>Nature Communications</w:t>
      </w:r>
      <w:r w:rsidRPr="00E612B3">
        <w:rPr>
          <w:lang w:val="fr-FR"/>
        </w:rPr>
        <w:t xml:space="preserve">, </w:t>
      </w:r>
      <w:r w:rsidRPr="00E612B3">
        <w:rPr>
          <w:i/>
          <w:iCs/>
          <w:lang w:val="fr-FR"/>
        </w:rPr>
        <w:t>4</w:t>
      </w:r>
      <w:r w:rsidRPr="00E612B3">
        <w:rPr>
          <w:lang w:val="fr-FR"/>
        </w:rPr>
        <w:t>, 2458. https://doi.org/10.1038/ncomms3458 https://www.nature.com/articles/ncomms3458#supplementary-information</w:t>
      </w:r>
    </w:p>
    <w:p w14:paraId="778853D6" w14:textId="77777777" w:rsidR="00E612B3" w:rsidRPr="00E612B3" w:rsidRDefault="00E612B3" w:rsidP="00E612B3">
      <w:pPr>
        <w:pStyle w:val="Bibliography"/>
      </w:pPr>
      <w:r w:rsidRPr="00E612B3">
        <w:t xml:space="preserve">Cardini, A., Polly, P. D., Dawson, R., &amp; Milne, N. (2015). Why the long face? Kangaroos and wallabies follow the same ‘rule’ of Cranial Evolutionary Allometry (CREA) as Placentals. </w:t>
      </w:r>
      <w:r w:rsidRPr="00E612B3">
        <w:rPr>
          <w:i/>
          <w:iCs/>
        </w:rPr>
        <w:t>Evolutionary Biology</w:t>
      </w:r>
      <w:r w:rsidRPr="00E612B3">
        <w:t xml:space="preserve">, </w:t>
      </w:r>
      <w:r w:rsidRPr="00E612B3">
        <w:rPr>
          <w:i/>
          <w:iCs/>
        </w:rPr>
        <w:t>42</w:t>
      </w:r>
      <w:r w:rsidRPr="00E612B3">
        <w:t>(2), 169–176. https://doi.org/10.1007/s11692-015-9308-9</w:t>
      </w:r>
    </w:p>
    <w:p w14:paraId="44052503" w14:textId="77777777" w:rsidR="00E612B3" w:rsidRPr="00E612B3" w:rsidRDefault="00E612B3" w:rsidP="00E612B3">
      <w:pPr>
        <w:pStyle w:val="Bibliography"/>
      </w:pPr>
      <w:r w:rsidRPr="00E612B3">
        <w:t xml:space="preserve">Claude, J. (2013). Log-shape ratios, Procrustes superimposition, elliptic Fourier analysis: Three worked examples in R. </w:t>
      </w:r>
      <w:r w:rsidRPr="00E612B3">
        <w:rPr>
          <w:i/>
          <w:iCs/>
        </w:rPr>
        <w:t xml:space="preserve">Virtual Morphology and Evolutionary Morphometrics in the New </w:t>
      </w:r>
      <w:proofErr w:type="spellStart"/>
      <w:r w:rsidRPr="00E612B3">
        <w:rPr>
          <w:i/>
          <w:iCs/>
        </w:rPr>
        <w:t>Millenium</w:t>
      </w:r>
      <w:proofErr w:type="spellEnd"/>
      <w:r w:rsidRPr="00E612B3">
        <w:rPr>
          <w:i/>
          <w:iCs/>
        </w:rPr>
        <w:t>.</w:t>
      </w:r>
      <w:r w:rsidRPr="00E612B3">
        <w:t>, 94.</w:t>
      </w:r>
    </w:p>
    <w:p w14:paraId="1469D011" w14:textId="77777777" w:rsidR="00E612B3" w:rsidRPr="00E612B3" w:rsidRDefault="00E612B3" w:rsidP="00E612B3">
      <w:pPr>
        <w:pStyle w:val="Bibliography"/>
      </w:pPr>
      <w:r w:rsidRPr="00E612B3">
        <w:t>Collyer, M. L., &amp; Adams, D. C. (2018). RRPP: An r package for fitting linear models to high</w:t>
      </w:r>
      <w:r w:rsidRPr="00E612B3">
        <w:rPr>
          <w:rFonts w:ascii="Cambria Math" w:hAnsi="Cambria Math" w:cs="Cambria Math"/>
        </w:rPr>
        <w:t>‐</w:t>
      </w:r>
      <w:r w:rsidRPr="00E612B3">
        <w:t xml:space="preserve">dimensional data using residual randomization. </w:t>
      </w:r>
      <w:r w:rsidRPr="00E612B3">
        <w:rPr>
          <w:i/>
          <w:iCs/>
        </w:rPr>
        <w:t>Methods in Ecology and Evolution</w:t>
      </w:r>
      <w:r w:rsidRPr="00E612B3">
        <w:t xml:space="preserve">, </w:t>
      </w:r>
      <w:r w:rsidRPr="00E612B3">
        <w:rPr>
          <w:i/>
          <w:iCs/>
        </w:rPr>
        <w:t>9</w:t>
      </w:r>
      <w:r w:rsidRPr="00E612B3">
        <w:t>(7), 1772–1779.</w:t>
      </w:r>
    </w:p>
    <w:p w14:paraId="3A5FC5D6" w14:textId="77777777" w:rsidR="00E612B3" w:rsidRPr="00E612B3" w:rsidRDefault="00E612B3" w:rsidP="00E612B3">
      <w:pPr>
        <w:pStyle w:val="Bibliography"/>
      </w:pPr>
      <w:r w:rsidRPr="00E612B3">
        <w:t xml:space="preserve">Dickman, C. R., </w:t>
      </w:r>
      <w:proofErr w:type="spellStart"/>
      <w:r w:rsidRPr="00E612B3">
        <w:t>Parnaby</w:t>
      </w:r>
      <w:proofErr w:type="spellEnd"/>
      <w:r w:rsidRPr="00E612B3">
        <w:t xml:space="preserve">, H. E., Crowther, M. S., &amp; King, D. H. (1998). </w:t>
      </w:r>
      <w:r w:rsidRPr="00E612B3">
        <w:rPr>
          <w:i/>
          <w:iCs/>
        </w:rPr>
        <w:t xml:space="preserve">Antechinus </w:t>
      </w:r>
      <w:proofErr w:type="spellStart"/>
      <w:r w:rsidRPr="00E612B3">
        <w:rPr>
          <w:i/>
          <w:iCs/>
        </w:rPr>
        <w:t>agilis</w:t>
      </w:r>
      <w:proofErr w:type="spellEnd"/>
      <w:r w:rsidRPr="00E612B3">
        <w:t xml:space="preserve"> (Marsupialia: Dasyuridae), a new species from the </w:t>
      </w:r>
      <w:r w:rsidRPr="00E612B3">
        <w:rPr>
          <w:i/>
          <w:iCs/>
        </w:rPr>
        <w:t>A. stuartii</w:t>
      </w:r>
      <w:r w:rsidRPr="00E612B3">
        <w:t xml:space="preserve"> complex in </w:t>
      </w:r>
      <w:proofErr w:type="gramStart"/>
      <w:r w:rsidRPr="00E612B3">
        <w:lastRenderedPageBreak/>
        <w:t>south-eastern</w:t>
      </w:r>
      <w:proofErr w:type="gramEnd"/>
      <w:r w:rsidRPr="00E612B3">
        <w:t xml:space="preserve"> Australia. </w:t>
      </w:r>
      <w:r w:rsidRPr="00E612B3">
        <w:rPr>
          <w:i/>
          <w:iCs/>
        </w:rPr>
        <w:t>Australian Journal of Zoology</w:t>
      </w:r>
      <w:r w:rsidRPr="00E612B3">
        <w:t xml:space="preserve">, </w:t>
      </w:r>
      <w:r w:rsidRPr="00E612B3">
        <w:rPr>
          <w:i/>
          <w:iCs/>
        </w:rPr>
        <w:t>46</w:t>
      </w:r>
      <w:r w:rsidRPr="00E612B3">
        <w:t>(1), 1–26. https://doi.org/10.1071/zo97036</w:t>
      </w:r>
    </w:p>
    <w:p w14:paraId="07357C49" w14:textId="77777777" w:rsidR="00E612B3" w:rsidRPr="00E612B3" w:rsidRDefault="00E612B3" w:rsidP="00E612B3">
      <w:pPr>
        <w:pStyle w:val="Bibliography"/>
      </w:pPr>
      <w:r w:rsidRPr="00E612B3">
        <w:t xml:space="preserve">Dryden, I. L., &amp; </w:t>
      </w:r>
      <w:proofErr w:type="spellStart"/>
      <w:r w:rsidRPr="00E612B3">
        <w:t>Mardia</w:t>
      </w:r>
      <w:proofErr w:type="spellEnd"/>
      <w:r w:rsidRPr="00E612B3">
        <w:t xml:space="preserve">, K. V. (2016). </w:t>
      </w:r>
      <w:r w:rsidRPr="00E612B3">
        <w:rPr>
          <w:i/>
          <w:iCs/>
        </w:rPr>
        <w:t>Statistical shape analysis: With applications in R</w:t>
      </w:r>
      <w:r w:rsidRPr="00E612B3">
        <w:t xml:space="preserve"> (Vol. 995). John Wiley &amp; Sons.</w:t>
      </w:r>
    </w:p>
    <w:p w14:paraId="29EDB252" w14:textId="77777777" w:rsidR="00E612B3" w:rsidRPr="00E612B3" w:rsidRDefault="00E612B3" w:rsidP="00E612B3">
      <w:pPr>
        <w:pStyle w:val="Bibliography"/>
      </w:pPr>
      <w:proofErr w:type="spellStart"/>
      <w:r w:rsidRPr="00E612B3">
        <w:t>Farkas</w:t>
      </w:r>
      <w:proofErr w:type="spellEnd"/>
      <w:r w:rsidRPr="00E612B3">
        <w:t xml:space="preserve">, L. G., </w:t>
      </w:r>
      <w:proofErr w:type="spellStart"/>
      <w:r w:rsidRPr="00E612B3">
        <w:t>Tompson</w:t>
      </w:r>
      <w:proofErr w:type="spellEnd"/>
      <w:r w:rsidRPr="00E612B3">
        <w:t xml:space="preserve">, B. D., </w:t>
      </w:r>
      <w:proofErr w:type="spellStart"/>
      <w:r w:rsidRPr="00E612B3">
        <w:t>Katic</w:t>
      </w:r>
      <w:proofErr w:type="spellEnd"/>
      <w:r w:rsidRPr="00E612B3">
        <w:t xml:space="preserve">, M. J., &amp; Forrest, C. R. (2002). Differences Between Direct (Anthropometric) and Indirect (Cephalometric) Measurements of the Skull. </w:t>
      </w:r>
      <w:r w:rsidRPr="00E612B3">
        <w:rPr>
          <w:i/>
          <w:iCs/>
        </w:rPr>
        <w:t>Journal of Craniofacial Surgery</w:t>
      </w:r>
      <w:r w:rsidRPr="00E612B3">
        <w:t xml:space="preserve">, </w:t>
      </w:r>
      <w:r w:rsidRPr="00E612B3">
        <w:rPr>
          <w:i/>
          <w:iCs/>
        </w:rPr>
        <w:t>13</w:t>
      </w:r>
      <w:r w:rsidRPr="00E612B3">
        <w:t>(1), 105–108.</w:t>
      </w:r>
    </w:p>
    <w:p w14:paraId="1EDEB74D" w14:textId="77777777" w:rsidR="00E612B3" w:rsidRPr="00E612B3" w:rsidRDefault="00E612B3" w:rsidP="00E612B3">
      <w:pPr>
        <w:pStyle w:val="Bibliography"/>
      </w:pPr>
      <w:proofErr w:type="spellStart"/>
      <w:r w:rsidRPr="00E612B3">
        <w:t>Fruciano</w:t>
      </w:r>
      <w:proofErr w:type="spellEnd"/>
      <w:r w:rsidRPr="00E612B3">
        <w:t xml:space="preserve">, C. (2016). Measurement error in geometric morphometrics. </w:t>
      </w:r>
      <w:r w:rsidRPr="00E612B3">
        <w:rPr>
          <w:i/>
          <w:iCs/>
        </w:rPr>
        <w:t>Development Genes and Evolution</w:t>
      </w:r>
      <w:r w:rsidRPr="00E612B3">
        <w:t xml:space="preserve">, </w:t>
      </w:r>
      <w:r w:rsidRPr="00E612B3">
        <w:rPr>
          <w:i/>
          <w:iCs/>
        </w:rPr>
        <w:t>226</w:t>
      </w:r>
      <w:r w:rsidRPr="00E612B3">
        <w:t>(3), 139–158. https://doi.org/10.1007/s00427-016-0537-4</w:t>
      </w:r>
    </w:p>
    <w:p w14:paraId="612AD1B3" w14:textId="77777777" w:rsidR="00E612B3" w:rsidRPr="00E612B3" w:rsidRDefault="00E612B3" w:rsidP="00E612B3">
      <w:pPr>
        <w:pStyle w:val="Bibliography"/>
      </w:pPr>
      <w:proofErr w:type="spellStart"/>
      <w:r w:rsidRPr="00E612B3">
        <w:t>Garczarek</w:t>
      </w:r>
      <w:proofErr w:type="spellEnd"/>
      <w:r w:rsidRPr="00E612B3">
        <w:t xml:space="preserve">, U., &amp; </w:t>
      </w:r>
      <w:proofErr w:type="spellStart"/>
      <w:r w:rsidRPr="00E612B3">
        <w:t>Weihs</w:t>
      </w:r>
      <w:proofErr w:type="spellEnd"/>
      <w:r w:rsidRPr="00E612B3">
        <w:t xml:space="preserve">, G. (2003). Standardizing the Comparison of Partitions. </w:t>
      </w:r>
      <w:r w:rsidRPr="00E612B3">
        <w:rPr>
          <w:i/>
          <w:iCs/>
        </w:rPr>
        <w:t>Computational Statistics</w:t>
      </w:r>
      <w:r w:rsidRPr="00E612B3">
        <w:t xml:space="preserve">, </w:t>
      </w:r>
      <w:r w:rsidRPr="00E612B3">
        <w:rPr>
          <w:i/>
          <w:iCs/>
        </w:rPr>
        <w:t>18</w:t>
      </w:r>
      <w:r w:rsidRPr="00E612B3">
        <w:t>(1), 143–162. https://doi.org/10.1007/s001800300136</w:t>
      </w:r>
    </w:p>
    <w:p w14:paraId="42BB99DE" w14:textId="77777777" w:rsidR="00E612B3" w:rsidRPr="00E612B3" w:rsidRDefault="00E612B3" w:rsidP="00E612B3">
      <w:pPr>
        <w:pStyle w:val="Bibliography"/>
      </w:pPr>
      <w:r w:rsidRPr="00E612B3">
        <w:t xml:space="preserve">Goodall, C. (1991). Procrustes methods in the statistical analysis of shape. </w:t>
      </w:r>
      <w:r w:rsidRPr="00E612B3">
        <w:rPr>
          <w:i/>
          <w:iCs/>
        </w:rPr>
        <w:t>Journal of the Royal Statistical Society: Series B (Methodological)</w:t>
      </w:r>
      <w:r w:rsidRPr="00E612B3">
        <w:t xml:space="preserve">, </w:t>
      </w:r>
      <w:r w:rsidRPr="00E612B3">
        <w:rPr>
          <w:i/>
          <w:iCs/>
        </w:rPr>
        <w:t>53</w:t>
      </w:r>
      <w:r w:rsidRPr="00E612B3">
        <w:t>(2), 285–321.</w:t>
      </w:r>
    </w:p>
    <w:p w14:paraId="320AAB52" w14:textId="77777777" w:rsidR="00E612B3" w:rsidRPr="00E612B3" w:rsidRDefault="00E612B3" w:rsidP="00E612B3">
      <w:pPr>
        <w:pStyle w:val="Bibliography"/>
      </w:pPr>
      <w:r w:rsidRPr="00E612B3">
        <w:t xml:space="preserve">Jackson, S., &amp; Groves, C. (2015). </w:t>
      </w:r>
      <w:r w:rsidRPr="00E612B3">
        <w:rPr>
          <w:i/>
          <w:iCs/>
        </w:rPr>
        <w:t>Taxonomy of Australian Mammals</w:t>
      </w:r>
      <w:r w:rsidRPr="00E612B3">
        <w:t>. CSIRO Publishing.</w:t>
      </w:r>
    </w:p>
    <w:p w14:paraId="5E5B422D" w14:textId="77777777" w:rsidR="00E612B3" w:rsidRPr="00E612B3" w:rsidRDefault="00E612B3" w:rsidP="00E612B3">
      <w:pPr>
        <w:pStyle w:val="Bibliography"/>
      </w:pPr>
      <w:proofErr w:type="spellStart"/>
      <w:r w:rsidRPr="00E612B3">
        <w:t>Kaliontzopoulou</w:t>
      </w:r>
      <w:proofErr w:type="spellEnd"/>
      <w:r w:rsidRPr="00E612B3">
        <w:t xml:space="preserve">, A., </w:t>
      </w:r>
      <w:proofErr w:type="spellStart"/>
      <w:r w:rsidRPr="00E612B3">
        <w:t>Carretero</w:t>
      </w:r>
      <w:proofErr w:type="spellEnd"/>
      <w:r w:rsidRPr="00E612B3">
        <w:t xml:space="preserve">, M. A., &amp; </w:t>
      </w:r>
      <w:proofErr w:type="spellStart"/>
      <w:r w:rsidRPr="00E612B3">
        <w:t>Llorente</w:t>
      </w:r>
      <w:proofErr w:type="spellEnd"/>
      <w:r w:rsidRPr="00E612B3">
        <w:t xml:space="preserve">, G. A. (2008). Head shape allometry and proximate causes of head sexual dimorphism in </w:t>
      </w:r>
      <w:proofErr w:type="spellStart"/>
      <w:r w:rsidRPr="00E612B3">
        <w:rPr>
          <w:i/>
          <w:iCs/>
        </w:rPr>
        <w:t>Podarcis</w:t>
      </w:r>
      <w:proofErr w:type="spellEnd"/>
      <w:r w:rsidRPr="00E612B3">
        <w:t xml:space="preserve"> lizards: Joining linear and geometric morphometrics. </w:t>
      </w:r>
      <w:r w:rsidRPr="00E612B3">
        <w:rPr>
          <w:i/>
          <w:iCs/>
        </w:rPr>
        <w:t>Biological Journal of the Linnean Society</w:t>
      </w:r>
      <w:r w:rsidRPr="00E612B3">
        <w:t xml:space="preserve">, </w:t>
      </w:r>
      <w:r w:rsidRPr="00E612B3">
        <w:rPr>
          <w:i/>
          <w:iCs/>
        </w:rPr>
        <w:t>93</w:t>
      </w:r>
      <w:r w:rsidRPr="00E612B3">
        <w:t>(1), 111–124. https://doi.org/10.1111/j.1095-8312.2007.00921.x</w:t>
      </w:r>
    </w:p>
    <w:p w14:paraId="6E06ACEF" w14:textId="77777777" w:rsidR="00E612B3" w:rsidRPr="00E612B3" w:rsidRDefault="00E612B3" w:rsidP="00E612B3">
      <w:pPr>
        <w:pStyle w:val="Bibliography"/>
      </w:pPr>
      <w:r w:rsidRPr="00E612B3">
        <w:lastRenderedPageBreak/>
        <w:t xml:space="preserve">Kendall, D. G. (1989). A survey of the statistical Theory of shape. </w:t>
      </w:r>
      <w:r w:rsidRPr="00E612B3">
        <w:rPr>
          <w:i/>
          <w:iCs/>
        </w:rPr>
        <w:t>Statistical Science</w:t>
      </w:r>
      <w:r w:rsidRPr="00E612B3">
        <w:t xml:space="preserve">, </w:t>
      </w:r>
      <w:r w:rsidRPr="00E612B3">
        <w:rPr>
          <w:i/>
          <w:iCs/>
        </w:rPr>
        <w:t>4</w:t>
      </w:r>
      <w:r w:rsidRPr="00E612B3">
        <w:t>(2), 87–99. JSTOR.</w:t>
      </w:r>
    </w:p>
    <w:p w14:paraId="11253EF1" w14:textId="77777777" w:rsidR="00E612B3" w:rsidRPr="00E612B3" w:rsidRDefault="00E612B3" w:rsidP="00E612B3">
      <w:pPr>
        <w:pStyle w:val="Bibliography"/>
      </w:pPr>
      <w:r w:rsidRPr="00E612B3">
        <w:t xml:space="preserve">Klingenberg, C. P. (2011). </w:t>
      </w:r>
      <w:proofErr w:type="spellStart"/>
      <w:r w:rsidRPr="00E612B3">
        <w:t>MorphoJ</w:t>
      </w:r>
      <w:proofErr w:type="spellEnd"/>
      <w:r w:rsidRPr="00E612B3">
        <w:t xml:space="preserve">: an integrated software package for geometric morphometrics. </w:t>
      </w:r>
      <w:r w:rsidRPr="00E612B3">
        <w:rPr>
          <w:i/>
          <w:iCs/>
        </w:rPr>
        <w:t>Molecular Ecology Resources</w:t>
      </w:r>
      <w:r w:rsidRPr="00E612B3">
        <w:t xml:space="preserve">, </w:t>
      </w:r>
      <w:r w:rsidRPr="00E612B3">
        <w:rPr>
          <w:i/>
          <w:iCs/>
        </w:rPr>
        <w:t>11</w:t>
      </w:r>
      <w:r w:rsidRPr="00E612B3">
        <w:t>(2), 353–357.</w:t>
      </w:r>
    </w:p>
    <w:p w14:paraId="5CEC6F9A" w14:textId="77777777" w:rsidR="00E612B3" w:rsidRPr="00E612B3" w:rsidRDefault="00E612B3" w:rsidP="00E612B3">
      <w:pPr>
        <w:pStyle w:val="Bibliography"/>
      </w:pPr>
      <w:r w:rsidRPr="00E612B3">
        <w:t xml:space="preserve">Klingenberg, C. P. (2016). Size, shape, and form: Concepts of allometry in geometric morphometrics. </w:t>
      </w:r>
      <w:r w:rsidRPr="00E612B3">
        <w:rPr>
          <w:i/>
          <w:iCs/>
        </w:rPr>
        <w:t>Development Genes and Evolution</w:t>
      </w:r>
      <w:r w:rsidRPr="00E612B3">
        <w:t xml:space="preserve">, </w:t>
      </w:r>
      <w:r w:rsidRPr="00E612B3">
        <w:rPr>
          <w:i/>
          <w:iCs/>
        </w:rPr>
        <w:t>226</w:t>
      </w:r>
      <w:r w:rsidRPr="00E612B3">
        <w:t>(3), 113–137. https://doi.org/10.1007/s00427-016-0539-2</w:t>
      </w:r>
    </w:p>
    <w:p w14:paraId="75824ECB" w14:textId="77777777" w:rsidR="00E612B3" w:rsidRPr="00E612B3" w:rsidRDefault="00E612B3" w:rsidP="00E612B3">
      <w:pPr>
        <w:pStyle w:val="Bibliography"/>
      </w:pPr>
      <w:r w:rsidRPr="00E612B3">
        <w:t xml:space="preserve">Klingenberg, C. P., </w:t>
      </w:r>
      <w:proofErr w:type="spellStart"/>
      <w:r w:rsidRPr="00E612B3">
        <w:t>Neuenschwander</w:t>
      </w:r>
      <w:proofErr w:type="spellEnd"/>
      <w:r w:rsidRPr="00E612B3">
        <w:t xml:space="preserve">, B. E., &amp; </w:t>
      </w:r>
      <w:proofErr w:type="spellStart"/>
      <w:r w:rsidRPr="00E612B3">
        <w:t>Flury</w:t>
      </w:r>
      <w:proofErr w:type="spellEnd"/>
      <w:r w:rsidRPr="00E612B3">
        <w:t xml:space="preserve">, B. D. (1996). Ontogeny and Individual Variation: Analysis of Patterned Covariance Matrices with Common Principal Components. </w:t>
      </w:r>
      <w:r w:rsidRPr="00E612B3">
        <w:rPr>
          <w:i/>
          <w:iCs/>
        </w:rPr>
        <w:t>Systematic Biology</w:t>
      </w:r>
      <w:r w:rsidRPr="00E612B3">
        <w:t xml:space="preserve">, </w:t>
      </w:r>
      <w:r w:rsidRPr="00E612B3">
        <w:rPr>
          <w:i/>
          <w:iCs/>
        </w:rPr>
        <w:t>45</w:t>
      </w:r>
      <w:r w:rsidRPr="00E612B3">
        <w:t>(2), 135–150. https://doi.org/10.1093/sysbio/45.2.135</w:t>
      </w:r>
    </w:p>
    <w:p w14:paraId="2315B882" w14:textId="77777777" w:rsidR="00E612B3" w:rsidRPr="00E612B3" w:rsidRDefault="00E612B3" w:rsidP="00E612B3">
      <w:pPr>
        <w:pStyle w:val="Bibliography"/>
      </w:pPr>
      <w:r w:rsidRPr="00E612B3">
        <w:t xml:space="preserve">Marcy, A. E., Guillerme, T., </w:t>
      </w:r>
      <w:proofErr w:type="spellStart"/>
      <w:r w:rsidRPr="00E612B3">
        <w:t>Sherratt</w:t>
      </w:r>
      <w:proofErr w:type="spellEnd"/>
      <w:r w:rsidRPr="00E612B3">
        <w:t xml:space="preserve">, E., Rowe, K. C., Phillips, M. J., &amp; Weisbecker, V. (2020). Australian Rodents Reveal Conserved Cranial Evolutionary Allometry across 10 Million Years of Murid Evolution. </w:t>
      </w:r>
      <w:r w:rsidRPr="00E612B3">
        <w:rPr>
          <w:i/>
          <w:iCs/>
        </w:rPr>
        <w:t>The American Naturalist</w:t>
      </w:r>
      <w:r w:rsidRPr="00E612B3">
        <w:t xml:space="preserve">, </w:t>
      </w:r>
      <w:r w:rsidRPr="00E612B3">
        <w:rPr>
          <w:i/>
          <w:iCs/>
        </w:rPr>
        <w:t>196</w:t>
      </w:r>
      <w:r w:rsidRPr="00E612B3">
        <w:t>(6), 755–768. https://doi.org/10.1086/711398</w:t>
      </w:r>
    </w:p>
    <w:p w14:paraId="13542952" w14:textId="77777777" w:rsidR="00E612B3" w:rsidRPr="00E612B3" w:rsidRDefault="00E612B3" w:rsidP="00E612B3">
      <w:pPr>
        <w:pStyle w:val="Bibliography"/>
      </w:pPr>
      <w:r w:rsidRPr="00E612B3">
        <w:t xml:space="preserve">Mitteroecker, P., &amp; Gunz, P. (2009). Advances in geometric morphometrics. </w:t>
      </w:r>
      <w:r w:rsidRPr="00E612B3">
        <w:rPr>
          <w:i/>
          <w:iCs/>
        </w:rPr>
        <w:t>Evolutionary Biology</w:t>
      </w:r>
      <w:r w:rsidRPr="00E612B3">
        <w:t xml:space="preserve">, </w:t>
      </w:r>
      <w:r w:rsidRPr="00E612B3">
        <w:rPr>
          <w:i/>
          <w:iCs/>
        </w:rPr>
        <w:t>36</w:t>
      </w:r>
      <w:r w:rsidRPr="00E612B3">
        <w:t>(2), 235–247. https://doi.org/10.1007/s11692-009-9055-x</w:t>
      </w:r>
    </w:p>
    <w:p w14:paraId="1EC1FD51" w14:textId="77777777" w:rsidR="00E612B3" w:rsidRPr="00E612B3" w:rsidRDefault="00E612B3" w:rsidP="00E612B3">
      <w:pPr>
        <w:pStyle w:val="Bibliography"/>
      </w:pPr>
      <w:proofErr w:type="spellStart"/>
      <w:r w:rsidRPr="00E612B3">
        <w:t>Mosimann</w:t>
      </w:r>
      <w:proofErr w:type="spellEnd"/>
      <w:r w:rsidRPr="00E612B3">
        <w:t xml:space="preserve">, J. E. (1970). Size allometry: Size and shape variables with characterizations of the lognormal and generalized gamma distributions. </w:t>
      </w:r>
      <w:r w:rsidRPr="00E612B3">
        <w:rPr>
          <w:i/>
          <w:iCs/>
        </w:rPr>
        <w:t>Journal of the American Statistical Association</w:t>
      </w:r>
      <w:r w:rsidRPr="00E612B3">
        <w:t xml:space="preserve">, </w:t>
      </w:r>
      <w:r w:rsidRPr="00E612B3">
        <w:rPr>
          <w:i/>
          <w:iCs/>
        </w:rPr>
        <w:t>65</w:t>
      </w:r>
      <w:r w:rsidRPr="00E612B3">
        <w:t>(330), 930–945.</w:t>
      </w:r>
    </w:p>
    <w:p w14:paraId="131FCDB1" w14:textId="77777777" w:rsidR="00E612B3" w:rsidRPr="00E612B3" w:rsidRDefault="00E612B3" w:rsidP="00E612B3">
      <w:pPr>
        <w:pStyle w:val="Bibliography"/>
      </w:pPr>
      <w:proofErr w:type="spellStart"/>
      <w:r w:rsidRPr="00E612B3">
        <w:lastRenderedPageBreak/>
        <w:t>Outomuro</w:t>
      </w:r>
      <w:proofErr w:type="spellEnd"/>
      <w:r w:rsidRPr="00E612B3">
        <w:t xml:space="preserve">, D., &amp; Johansson, F. (2017). A potential pitfall in studies of biological shape: Does size matter? </w:t>
      </w:r>
      <w:r w:rsidRPr="00E612B3">
        <w:rPr>
          <w:i/>
          <w:iCs/>
        </w:rPr>
        <w:t>Journal of Animal Ecology</w:t>
      </w:r>
      <w:r w:rsidRPr="00E612B3">
        <w:t xml:space="preserve">, </w:t>
      </w:r>
      <w:r w:rsidRPr="00E612B3">
        <w:rPr>
          <w:i/>
          <w:iCs/>
        </w:rPr>
        <w:t>86</w:t>
      </w:r>
      <w:r w:rsidRPr="00E612B3">
        <w:t>(6), 1447–1457. https://doi.org/10.1111/1365-2656.12732</w:t>
      </w:r>
    </w:p>
    <w:p w14:paraId="4622BACB" w14:textId="77777777" w:rsidR="00E612B3" w:rsidRPr="00E612B3" w:rsidRDefault="00E612B3" w:rsidP="00E612B3">
      <w:pPr>
        <w:pStyle w:val="Bibliography"/>
      </w:pPr>
      <w:proofErr w:type="spellStart"/>
      <w:r w:rsidRPr="00E612B3">
        <w:t>Palci</w:t>
      </w:r>
      <w:proofErr w:type="spellEnd"/>
      <w:r w:rsidRPr="00E612B3">
        <w:t xml:space="preserve">, A., &amp; Lee, M. S. Y. (2019). Geometric morphometrics, homology and cladistics: Review and recommendations. </w:t>
      </w:r>
      <w:r w:rsidRPr="00E612B3">
        <w:rPr>
          <w:i/>
          <w:iCs/>
        </w:rPr>
        <w:t>Cladistics</w:t>
      </w:r>
      <w:r w:rsidRPr="00E612B3">
        <w:t xml:space="preserve">, </w:t>
      </w:r>
      <w:r w:rsidRPr="00E612B3">
        <w:rPr>
          <w:i/>
          <w:iCs/>
        </w:rPr>
        <w:t>35</w:t>
      </w:r>
      <w:r w:rsidRPr="00E612B3">
        <w:t>(2), 230–242. https://doi.org/10.1111/cla.12340</w:t>
      </w:r>
    </w:p>
    <w:p w14:paraId="3D64E021" w14:textId="77777777" w:rsidR="00E612B3" w:rsidRPr="00E612B3" w:rsidRDefault="00E612B3" w:rsidP="00E612B3">
      <w:pPr>
        <w:pStyle w:val="Bibliography"/>
      </w:pPr>
      <w:proofErr w:type="spellStart"/>
      <w:r w:rsidRPr="00E612B3">
        <w:t>Pilbeam</w:t>
      </w:r>
      <w:proofErr w:type="spellEnd"/>
      <w:r w:rsidRPr="00E612B3">
        <w:t xml:space="preserve">, D., &amp; Gould, S. J. (1974). Size and Scaling in Human Evolution. </w:t>
      </w:r>
      <w:r w:rsidRPr="00E612B3">
        <w:rPr>
          <w:i/>
          <w:iCs/>
        </w:rPr>
        <w:t>Science</w:t>
      </w:r>
      <w:r w:rsidRPr="00E612B3">
        <w:t xml:space="preserve">, </w:t>
      </w:r>
      <w:r w:rsidRPr="00E612B3">
        <w:rPr>
          <w:i/>
          <w:iCs/>
        </w:rPr>
        <w:t>186</w:t>
      </w:r>
      <w:r w:rsidRPr="00E612B3">
        <w:t>(4167), 892–901. https://doi.org/10.1126/science.186.4167.892</w:t>
      </w:r>
    </w:p>
    <w:p w14:paraId="61F7186B" w14:textId="77777777" w:rsidR="00E612B3" w:rsidRPr="00E612B3" w:rsidRDefault="00E612B3" w:rsidP="00E612B3">
      <w:pPr>
        <w:pStyle w:val="Bibliography"/>
      </w:pPr>
      <w:r w:rsidRPr="00E612B3">
        <w:t xml:space="preserve">R Core Team. (2021). </w:t>
      </w:r>
      <w:r w:rsidRPr="00E612B3">
        <w:rPr>
          <w:i/>
          <w:iCs/>
        </w:rPr>
        <w:t>R: A language and environment for statistical computing.  R Foundation for Statistical Computing, Vienna, Austria</w:t>
      </w:r>
      <w:r w:rsidRPr="00E612B3">
        <w:t>.</w:t>
      </w:r>
    </w:p>
    <w:p w14:paraId="5F70B72E" w14:textId="77777777" w:rsidR="00E612B3" w:rsidRPr="00E612B3" w:rsidRDefault="00E612B3" w:rsidP="00E612B3">
      <w:pPr>
        <w:pStyle w:val="Bibliography"/>
      </w:pPr>
      <w:proofErr w:type="spellStart"/>
      <w:r w:rsidRPr="00E612B3">
        <w:t>Rosel</w:t>
      </w:r>
      <w:proofErr w:type="spellEnd"/>
      <w:r w:rsidRPr="00E612B3">
        <w:t>, P. E., Taylor, B. L., Hancock-</w:t>
      </w:r>
      <w:proofErr w:type="spellStart"/>
      <w:r w:rsidRPr="00E612B3">
        <w:t>Hanser</w:t>
      </w:r>
      <w:proofErr w:type="spellEnd"/>
      <w:r w:rsidRPr="00E612B3">
        <w:t xml:space="preserve">, B. L., Morin, P. A., Archer, F. I., Lang, A. R., </w:t>
      </w:r>
      <w:proofErr w:type="spellStart"/>
      <w:r w:rsidRPr="00E612B3">
        <w:t>Mesnick</w:t>
      </w:r>
      <w:proofErr w:type="spellEnd"/>
      <w:r w:rsidRPr="00E612B3">
        <w:t xml:space="preserve">, S. L., Pease, V. L., Perrin, W. F., Robertson, K. M., Leslie, M. S., Berta, A., </w:t>
      </w:r>
      <w:proofErr w:type="spellStart"/>
      <w:r w:rsidRPr="00E612B3">
        <w:t>Cipriano</w:t>
      </w:r>
      <w:proofErr w:type="spellEnd"/>
      <w:r w:rsidRPr="00E612B3">
        <w:t xml:space="preserve">, F., Parsons, K. M., </w:t>
      </w:r>
      <w:proofErr w:type="spellStart"/>
      <w:r w:rsidRPr="00E612B3">
        <w:t>Viricel</w:t>
      </w:r>
      <w:proofErr w:type="spellEnd"/>
      <w:r w:rsidRPr="00E612B3">
        <w:t xml:space="preserve">, A., Vollmer, N. L., &amp; </w:t>
      </w:r>
      <w:proofErr w:type="spellStart"/>
      <w:r w:rsidRPr="00E612B3">
        <w:t>Martien</w:t>
      </w:r>
      <w:proofErr w:type="spellEnd"/>
      <w:r w:rsidRPr="00E612B3">
        <w:t xml:space="preserve">, K. K. (2017). A review of molecular genetic markers and analytical approaches that </w:t>
      </w:r>
      <w:proofErr w:type="gramStart"/>
      <w:r w:rsidRPr="00E612B3">
        <w:t>have been used</w:t>
      </w:r>
      <w:proofErr w:type="gramEnd"/>
      <w:r w:rsidRPr="00E612B3">
        <w:t xml:space="preserve"> for delimiting marine mammal subspecies and species. </w:t>
      </w:r>
      <w:r w:rsidRPr="00E612B3">
        <w:rPr>
          <w:i/>
          <w:iCs/>
        </w:rPr>
        <w:t>Marine Mammal Science</w:t>
      </w:r>
      <w:r w:rsidRPr="00E612B3">
        <w:t xml:space="preserve">, </w:t>
      </w:r>
      <w:r w:rsidRPr="00E612B3">
        <w:rPr>
          <w:i/>
          <w:iCs/>
        </w:rPr>
        <w:t>33</w:t>
      </w:r>
      <w:r w:rsidRPr="00E612B3">
        <w:t>(S1), 56–75. https://doi.org/10.1111/mms.12412</w:t>
      </w:r>
    </w:p>
    <w:p w14:paraId="023058A6" w14:textId="77777777" w:rsidR="00E612B3" w:rsidRPr="00E612B3" w:rsidRDefault="00E612B3" w:rsidP="00E612B3">
      <w:pPr>
        <w:pStyle w:val="Bibliography"/>
      </w:pPr>
      <w:r w:rsidRPr="00E612B3">
        <w:t xml:space="preserve">Schreiber, J. B. (2021). Issues and recommendations for exploratory factor analysis and principal component analysis. </w:t>
      </w:r>
      <w:r w:rsidRPr="00E612B3">
        <w:rPr>
          <w:i/>
          <w:iCs/>
        </w:rPr>
        <w:t>Research in Social and Administrative Pharmacy</w:t>
      </w:r>
      <w:r w:rsidRPr="00E612B3">
        <w:t xml:space="preserve">, </w:t>
      </w:r>
      <w:r w:rsidRPr="00E612B3">
        <w:rPr>
          <w:i/>
          <w:iCs/>
        </w:rPr>
        <w:t>17</w:t>
      </w:r>
      <w:r w:rsidRPr="00E612B3">
        <w:t>(5), 1004–1011. https://doi.org/10.1016/j.sapharm.2020.07.027</w:t>
      </w:r>
    </w:p>
    <w:p w14:paraId="13C5923A" w14:textId="77777777" w:rsidR="00E612B3" w:rsidRPr="00E612B3" w:rsidRDefault="00E612B3" w:rsidP="00E612B3">
      <w:pPr>
        <w:pStyle w:val="Bibliography"/>
      </w:pPr>
      <w:r w:rsidRPr="00E612B3">
        <w:t xml:space="preserve">Seifert, B. (2008). Removal of allometric variance improves species separation in multi-character discriminant functions when species are strongly allometric and exposes diagnostic characters. </w:t>
      </w:r>
      <w:r w:rsidRPr="00E612B3">
        <w:rPr>
          <w:i/>
          <w:iCs/>
        </w:rPr>
        <w:t>Myrmecological News</w:t>
      </w:r>
      <w:r w:rsidRPr="00E612B3">
        <w:t xml:space="preserve">, </w:t>
      </w:r>
      <w:r w:rsidRPr="00E612B3">
        <w:rPr>
          <w:i/>
          <w:iCs/>
        </w:rPr>
        <w:t>11</w:t>
      </w:r>
      <w:r w:rsidRPr="00E612B3">
        <w:t>, 91–105.</w:t>
      </w:r>
    </w:p>
    <w:p w14:paraId="1D877E36" w14:textId="77777777" w:rsidR="00E612B3" w:rsidRPr="00E612B3" w:rsidRDefault="00E612B3" w:rsidP="00E612B3">
      <w:pPr>
        <w:pStyle w:val="Bibliography"/>
      </w:pPr>
      <w:proofErr w:type="spellStart"/>
      <w:r w:rsidRPr="00E612B3">
        <w:lastRenderedPageBreak/>
        <w:t>Sidlauskas</w:t>
      </w:r>
      <w:proofErr w:type="spellEnd"/>
      <w:r w:rsidRPr="00E612B3">
        <w:t xml:space="preserve">, B. L., </w:t>
      </w:r>
      <w:proofErr w:type="spellStart"/>
      <w:r w:rsidRPr="00E612B3">
        <w:t>Mol</w:t>
      </w:r>
      <w:proofErr w:type="spellEnd"/>
      <w:r w:rsidRPr="00E612B3">
        <w:t xml:space="preserve">, J. H., &amp; </w:t>
      </w:r>
      <w:proofErr w:type="spellStart"/>
      <w:r w:rsidRPr="00E612B3">
        <w:t>Vari</w:t>
      </w:r>
      <w:proofErr w:type="spellEnd"/>
      <w:r w:rsidRPr="00E612B3">
        <w:t xml:space="preserve">, R. P. (2011). Dealing with allometry in linear and geometric morphometrics: A taxonomic case study in the </w:t>
      </w:r>
      <w:proofErr w:type="spellStart"/>
      <w:r w:rsidRPr="00E612B3">
        <w:rPr>
          <w:i/>
          <w:iCs/>
        </w:rPr>
        <w:t>Leporinus</w:t>
      </w:r>
      <w:proofErr w:type="spellEnd"/>
      <w:r w:rsidRPr="00E612B3">
        <w:rPr>
          <w:i/>
          <w:iCs/>
        </w:rPr>
        <w:t xml:space="preserve"> </w:t>
      </w:r>
      <w:proofErr w:type="spellStart"/>
      <w:r w:rsidRPr="00E612B3">
        <w:rPr>
          <w:i/>
          <w:iCs/>
        </w:rPr>
        <w:t>cylindriformis</w:t>
      </w:r>
      <w:proofErr w:type="spellEnd"/>
      <w:r w:rsidRPr="00E612B3">
        <w:t xml:space="preserve"> group (</w:t>
      </w:r>
      <w:proofErr w:type="spellStart"/>
      <w:r w:rsidRPr="00E612B3">
        <w:t>Characiformes</w:t>
      </w:r>
      <w:proofErr w:type="spellEnd"/>
      <w:r w:rsidRPr="00E612B3">
        <w:t xml:space="preserve">: </w:t>
      </w:r>
      <w:proofErr w:type="spellStart"/>
      <w:r w:rsidRPr="00E612B3">
        <w:t>Anostomidae</w:t>
      </w:r>
      <w:proofErr w:type="spellEnd"/>
      <w:r w:rsidRPr="00E612B3">
        <w:t xml:space="preserve">) with description of a new species from Suriname. </w:t>
      </w:r>
      <w:r w:rsidRPr="00E612B3">
        <w:rPr>
          <w:i/>
          <w:iCs/>
        </w:rPr>
        <w:t>Zoological Journal of the Linnean Society</w:t>
      </w:r>
      <w:r w:rsidRPr="00E612B3">
        <w:t xml:space="preserve">, </w:t>
      </w:r>
      <w:r w:rsidRPr="00E612B3">
        <w:rPr>
          <w:i/>
          <w:iCs/>
        </w:rPr>
        <w:t>162</w:t>
      </w:r>
      <w:r w:rsidRPr="00E612B3">
        <w:t>(1), 103–130. https://doi.org/10.1111/j.1096-3642.2010.00677.x</w:t>
      </w:r>
    </w:p>
    <w:p w14:paraId="72019E81" w14:textId="77777777" w:rsidR="00E612B3" w:rsidRPr="00E612B3" w:rsidRDefault="00E612B3" w:rsidP="00E612B3">
      <w:pPr>
        <w:pStyle w:val="Bibliography"/>
      </w:pPr>
      <w:r w:rsidRPr="00E612B3">
        <w:t xml:space="preserve">Slice, D. E. (2006). </w:t>
      </w:r>
      <w:r w:rsidRPr="00E612B3">
        <w:rPr>
          <w:i/>
          <w:iCs/>
        </w:rPr>
        <w:t>Modern morphometrics in physical anthropology</w:t>
      </w:r>
      <w:r w:rsidRPr="00E612B3">
        <w:t>. Springer Science &amp; Business Media.</w:t>
      </w:r>
    </w:p>
    <w:p w14:paraId="432AA03E" w14:textId="77777777" w:rsidR="00E612B3" w:rsidRPr="00E612B3" w:rsidRDefault="00E612B3" w:rsidP="00E612B3">
      <w:pPr>
        <w:pStyle w:val="Bibliography"/>
      </w:pPr>
      <w:r w:rsidRPr="00E612B3">
        <w:t xml:space="preserve">Stone, J. R. (1997). The spirit of D’Arcy Thompson dwells in empirical morphospace. </w:t>
      </w:r>
      <w:r w:rsidRPr="00E612B3">
        <w:rPr>
          <w:i/>
          <w:iCs/>
        </w:rPr>
        <w:t>Mathematical Biosciences</w:t>
      </w:r>
      <w:r w:rsidRPr="00E612B3">
        <w:t xml:space="preserve">, </w:t>
      </w:r>
      <w:r w:rsidRPr="00E612B3">
        <w:rPr>
          <w:i/>
          <w:iCs/>
        </w:rPr>
        <w:t>142</w:t>
      </w:r>
      <w:r w:rsidRPr="00E612B3">
        <w:t>(1), 13–30. https://doi.org/10.1016/S0025-</w:t>
      </w:r>
      <w:proofErr w:type="gramStart"/>
      <w:r w:rsidRPr="00E612B3">
        <w:t>5564(</w:t>
      </w:r>
      <w:proofErr w:type="gramEnd"/>
      <w:r w:rsidRPr="00E612B3">
        <w:t>96)00186-1</w:t>
      </w:r>
    </w:p>
    <w:p w14:paraId="55523B38" w14:textId="77777777" w:rsidR="00E612B3" w:rsidRPr="00E612B3" w:rsidRDefault="00E612B3" w:rsidP="00E612B3">
      <w:pPr>
        <w:pStyle w:val="Bibliography"/>
      </w:pPr>
      <w:r w:rsidRPr="00E612B3">
        <w:t xml:space="preserve">Travouillon, K. J. (2016). Investigating dental variation in </w:t>
      </w:r>
      <w:proofErr w:type="spellStart"/>
      <w:r w:rsidRPr="00E612B3">
        <w:rPr>
          <w:i/>
          <w:iCs/>
        </w:rPr>
        <w:t>Perameles</w:t>
      </w:r>
      <w:proofErr w:type="spellEnd"/>
      <w:r w:rsidRPr="00E612B3">
        <w:rPr>
          <w:i/>
          <w:iCs/>
        </w:rPr>
        <w:t xml:space="preserve"> </w:t>
      </w:r>
      <w:proofErr w:type="spellStart"/>
      <w:r w:rsidRPr="00E612B3">
        <w:rPr>
          <w:i/>
          <w:iCs/>
        </w:rPr>
        <w:t>nasuta</w:t>
      </w:r>
      <w:proofErr w:type="spellEnd"/>
      <w:r w:rsidRPr="00E612B3">
        <w:t xml:space="preserve"> </w:t>
      </w:r>
      <w:proofErr w:type="spellStart"/>
      <w:r w:rsidRPr="00E612B3">
        <w:t>Geoffroy</w:t>
      </w:r>
      <w:proofErr w:type="spellEnd"/>
      <w:r w:rsidRPr="00E612B3">
        <w:t xml:space="preserve">, 1804, with morphological evidence to raise </w:t>
      </w:r>
      <w:r w:rsidRPr="00E612B3">
        <w:rPr>
          <w:i/>
          <w:iCs/>
        </w:rPr>
        <w:t xml:space="preserve">P. </w:t>
      </w:r>
      <w:proofErr w:type="spellStart"/>
      <w:r w:rsidRPr="00E612B3">
        <w:rPr>
          <w:i/>
          <w:iCs/>
        </w:rPr>
        <w:t>nasuta</w:t>
      </w:r>
      <w:proofErr w:type="spellEnd"/>
      <w:r w:rsidRPr="00E612B3">
        <w:rPr>
          <w:i/>
          <w:iCs/>
        </w:rPr>
        <w:t xml:space="preserve"> </w:t>
      </w:r>
      <w:proofErr w:type="spellStart"/>
      <w:r w:rsidRPr="00E612B3">
        <w:rPr>
          <w:i/>
          <w:iCs/>
        </w:rPr>
        <w:t>pallescens</w:t>
      </w:r>
      <w:proofErr w:type="spellEnd"/>
      <w:r w:rsidRPr="00E612B3">
        <w:t xml:space="preserve"> Thomas, 1923 to species rank. </w:t>
      </w:r>
      <w:proofErr w:type="spellStart"/>
      <w:r w:rsidRPr="00E612B3">
        <w:rPr>
          <w:i/>
          <w:iCs/>
        </w:rPr>
        <w:t>Zootaxa</w:t>
      </w:r>
      <w:proofErr w:type="spellEnd"/>
      <w:r w:rsidRPr="00E612B3">
        <w:t xml:space="preserve">, </w:t>
      </w:r>
      <w:r w:rsidRPr="00E612B3">
        <w:rPr>
          <w:i/>
          <w:iCs/>
        </w:rPr>
        <w:t>4114</w:t>
      </w:r>
      <w:r w:rsidRPr="00E612B3">
        <w:t>(4), 351–392.</w:t>
      </w:r>
    </w:p>
    <w:p w14:paraId="4EB6C53C" w14:textId="77777777" w:rsidR="00E612B3" w:rsidRPr="00E612B3" w:rsidRDefault="00E612B3" w:rsidP="00E612B3">
      <w:pPr>
        <w:pStyle w:val="Bibliography"/>
      </w:pPr>
      <w:r w:rsidRPr="00E612B3">
        <w:t xml:space="preserve">Van Dyck, S., &amp; Crowther, M. S. (2000). Reassessment of northern representatives of the </w:t>
      </w:r>
      <w:r w:rsidRPr="00E612B3">
        <w:rPr>
          <w:i/>
          <w:iCs/>
        </w:rPr>
        <w:t>Antechinus stuartii</w:t>
      </w:r>
      <w:r w:rsidRPr="00E612B3">
        <w:t xml:space="preserve"> complex (Marsupialia: Dasyuridae): </w:t>
      </w:r>
      <w:r w:rsidRPr="00E612B3">
        <w:rPr>
          <w:i/>
          <w:iCs/>
        </w:rPr>
        <w:t>A subtropicus</w:t>
      </w:r>
      <w:r w:rsidRPr="00E612B3">
        <w:t xml:space="preserve"> sp. Nov. </w:t>
      </w:r>
      <w:proofErr w:type="gramStart"/>
      <w:r w:rsidRPr="00E612B3">
        <w:t>And</w:t>
      </w:r>
      <w:proofErr w:type="gramEnd"/>
      <w:r w:rsidRPr="00E612B3">
        <w:t xml:space="preserve"> </w:t>
      </w:r>
      <w:r w:rsidRPr="00E612B3">
        <w:rPr>
          <w:i/>
          <w:iCs/>
        </w:rPr>
        <w:t xml:space="preserve">A. </w:t>
      </w:r>
      <w:proofErr w:type="spellStart"/>
      <w:r w:rsidRPr="00E612B3">
        <w:rPr>
          <w:i/>
          <w:iCs/>
        </w:rPr>
        <w:t>adustus</w:t>
      </w:r>
      <w:proofErr w:type="spellEnd"/>
      <w:r w:rsidRPr="00E612B3">
        <w:t xml:space="preserve"> new status. </w:t>
      </w:r>
      <w:r w:rsidRPr="00E612B3">
        <w:rPr>
          <w:i/>
          <w:iCs/>
        </w:rPr>
        <w:t>Memoirs-Queensland Museum</w:t>
      </w:r>
      <w:r w:rsidRPr="00E612B3">
        <w:t xml:space="preserve">, </w:t>
      </w:r>
      <w:r w:rsidRPr="00E612B3">
        <w:rPr>
          <w:i/>
          <w:iCs/>
        </w:rPr>
        <w:t>45</w:t>
      </w:r>
      <w:r w:rsidRPr="00E612B3">
        <w:t>(2), 611–635.</w:t>
      </w:r>
    </w:p>
    <w:p w14:paraId="54B96C3B" w14:textId="77777777" w:rsidR="00E612B3" w:rsidRPr="00E612B3" w:rsidRDefault="00E612B3" w:rsidP="00E612B3">
      <w:pPr>
        <w:pStyle w:val="Bibliography"/>
      </w:pPr>
      <w:proofErr w:type="spellStart"/>
      <w:r w:rsidRPr="00E612B3">
        <w:t>Venables</w:t>
      </w:r>
      <w:proofErr w:type="spellEnd"/>
      <w:r w:rsidRPr="00E612B3">
        <w:t xml:space="preserve">, W. N., &amp; Ripley, B. D. (2002). </w:t>
      </w:r>
      <w:r w:rsidRPr="00E612B3">
        <w:rPr>
          <w:i/>
          <w:iCs/>
        </w:rPr>
        <w:t>Modern Applied Statistics with S</w:t>
      </w:r>
      <w:r w:rsidRPr="00E612B3">
        <w:t>. Springer New York. https://doi.org/10.1007/978-0-387-21706-2</w:t>
      </w:r>
    </w:p>
    <w:p w14:paraId="687A00AD" w14:textId="77777777" w:rsidR="00E612B3" w:rsidRPr="00E612B3" w:rsidRDefault="00E612B3" w:rsidP="00E612B3">
      <w:pPr>
        <w:pStyle w:val="Bibliography"/>
      </w:pPr>
      <w:r w:rsidRPr="00E612B3">
        <w:t xml:space="preserve">Viacava, P., Baker, A. M., Blomberg, S. P., Phillips, M. J., &amp; Weisbecker, V. (2021). Using 3D geometric morphometrics to aid taxonomic and ecological understanding of a recent speciation event within a small Australian marsupial </w:t>
      </w:r>
      <w:r w:rsidRPr="00E612B3">
        <w:lastRenderedPageBreak/>
        <w:t>(</w:t>
      </w:r>
      <w:r w:rsidRPr="00E612B3">
        <w:rPr>
          <w:i/>
          <w:iCs/>
        </w:rPr>
        <w:t>Antechinus</w:t>
      </w:r>
      <w:r w:rsidRPr="00E612B3">
        <w:t xml:space="preserve">: Dasyuridae). </w:t>
      </w:r>
      <w:r w:rsidRPr="00E612B3">
        <w:rPr>
          <w:i/>
          <w:iCs/>
        </w:rPr>
        <w:t>Zoological Journal of the Linnean Society</w:t>
      </w:r>
      <w:r w:rsidRPr="00E612B3">
        <w:t xml:space="preserve">, </w:t>
      </w:r>
      <w:r w:rsidRPr="00E612B3">
        <w:rPr>
          <w:i/>
          <w:iCs/>
        </w:rPr>
        <w:t>zlab048</w:t>
      </w:r>
      <w:r w:rsidRPr="00E612B3">
        <w:t>. https://doi.org/10.1093/zoolinnean/zlab048</w:t>
      </w:r>
    </w:p>
    <w:p w14:paraId="2B78E69C" w14:textId="77777777" w:rsidR="00E612B3" w:rsidRPr="00E612B3" w:rsidRDefault="00E612B3" w:rsidP="00E612B3">
      <w:pPr>
        <w:pStyle w:val="Bibliography"/>
      </w:pPr>
      <w:r w:rsidRPr="00E612B3">
        <w:t xml:space="preserve">Viacava, P., Blomberg, S. P., Sansalone, G., Phillips, M. J., Guillerme, T., Cameron, S. F., Wilson, R. S., &amp; Weisbecker, V. (2020). Skull shape of a widely distributed, endangered marsupial reveals little evidence of local adaptation between fragmented populations. </w:t>
      </w:r>
      <w:r w:rsidRPr="00E612B3">
        <w:rPr>
          <w:i/>
          <w:iCs/>
        </w:rPr>
        <w:t>Ecology and Evolution</w:t>
      </w:r>
      <w:r w:rsidRPr="00E612B3">
        <w:t xml:space="preserve">, </w:t>
      </w:r>
      <w:r w:rsidRPr="00E612B3">
        <w:rPr>
          <w:i/>
          <w:iCs/>
        </w:rPr>
        <w:t>10</w:t>
      </w:r>
      <w:r w:rsidRPr="00E612B3">
        <w:t>(18), 9707–9720. https://doi.org/10.1002/ece3.6593</w:t>
      </w:r>
    </w:p>
    <w:p w14:paraId="5833A884" w14:textId="77777777" w:rsidR="00E612B3" w:rsidRPr="00E612B3" w:rsidRDefault="00E612B3" w:rsidP="00E612B3">
      <w:pPr>
        <w:pStyle w:val="Bibliography"/>
      </w:pPr>
      <w:r w:rsidRPr="00E612B3">
        <w:t xml:space="preserve">Webster, M., &amp; Sheets, H. D. (2010). A Practical Introduction to Landmark-Based Geometric Morphometrics. </w:t>
      </w:r>
      <w:r w:rsidRPr="00E612B3">
        <w:rPr>
          <w:i/>
          <w:iCs/>
        </w:rPr>
        <w:t>The Paleontological Society Papers</w:t>
      </w:r>
      <w:r w:rsidRPr="00E612B3">
        <w:t xml:space="preserve">, </w:t>
      </w:r>
      <w:r w:rsidRPr="00E612B3">
        <w:rPr>
          <w:i/>
          <w:iCs/>
        </w:rPr>
        <w:t>16</w:t>
      </w:r>
      <w:r w:rsidRPr="00E612B3">
        <w:t>, 163–188. https://doi.org/10.1017/S1089332600001868</w:t>
      </w:r>
    </w:p>
    <w:p w14:paraId="50D4B27C" w14:textId="77777777" w:rsidR="00E612B3" w:rsidRPr="00E612B3" w:rsidRDefault="00E612B3" w:rsidP="00E612B3">
      <w:pPr>
        <w:pStyle w:val="Bibliography"/>
      </w:pPr>
      <w:proofErr w:type="spellStart"/>
      <w:r w:rsidRPr="00E612B3">
        <w:t>Weihs</w:t>
      </w:r>
      <w:proofErr w:type="spellEnd"/>
      <w:r w:rsidRPr="00E612B3">
        <w:t xml:space="preserve">, C., </w:t>
      </w:r>
      <w:proofErr w:type="spellStart"/>
      <w:r w:rsidRPr="00E612B3">
        <w:t>Ligges</w:t>
      </w:r>
      <w:proofErr w:type="spellEnd"/>
      <w:r w:rsidRPr="00E612B3">
        <w:t xml:space="preserve">, U., </w:t>
      </w:r>
      <w:proofErr w:type="spellStart"/>
      <w:r w:rsidRPr="00E612B3">
        <w:t>Luebke</w:t>
      </w:r>
      <w:proofErr w:type="spellEnd"/>
      <w:r w:rsidRPr="00E612B3">
        <w:t xml:space="preserve">, K., &amp; </w:t>
      </w:r>
      <w:proofErr w:type="spellStart"/>
      <w:r w:rsidRPr="00E612B3">
        <w:t>Raabe</w:t>
      </w:r>
      <w:proofErr w:type="spellEnd"/>
      <w:r w:rsidRPr="00E612B3">
        <w:t xml:space="preserve">, N. (2005). </w:t>
      </w:r>
      <w:proofErr w:type="spellStart"/>
      <w:r w:rsidRPr="00E612B3">
        <w:t>KlaR</w:t>
      </w:r>
      <w:proofErr w:type="spellEnd"/>
      <w:r w:rsidRPr="00E612B3">
        <w:t xml:space="preserve"> </w:t>
      </w:r>
      <w:proofErr w:type="spellStart"/>
      <w:r w:rsidRPr="00E612B3">
        <w:t>analyzing</w:t>
      </w:r>
      <w:proofErr w:type="spellEnd"/>
      <w:r w:rsidRPr="00E612B3">
        <w:t xml:space="preserve"> German business cycles. In </w:t>
      </w:r>
      <w:proofErr w:type="gramStart"/>
      <w:r w:rsidRPr="00E612B3">
        <w:rPr>
          <w:i/>
          <w:iCs/>
        </w:rPr>
        <w:t>Data</w:t>
      </w:r>
      <w:proofErr w:type="gramEnd"/>
      <w:r w:rsidRPr="00E612B3">
        <w:rPr>
          <w:i/>
          <w:iCs/>
        </w:rPr>
        <w:t xml:space="preserve"> analysis and decision support</w:t>
      </w:r>
      <w:r w:rsidRPr="00E612B3">
        <w:t xml:space="preserve"> (pp. 335–343). Springer.</w:t>
      </w:r>
    </w:p>
    <w:p w14:paraId="0AD0136B" w14:textId="77777777" w:rsidR="00E612B3" w:rsidRPr="00E612B3" w:rsidRDefault="00E612B3" w:rsidP="00E612B3">
      <w:pPr>
        <w:pStyle w:val="Bibliography"/>
      </w:pPr>
      <w:r w:rsidRPr="00E612B3">
        <w:t xml:space="preserve">Weisbecker, V., Guillerme, T., Speck, C., </w:t>
      </w:r>
      <w:proofErr w:type="spellStart"/>
      <w:r w:rsidRPr="00E612B3">
        <w:t>Sherratt</w:t>
      </w:r>
      <w:proofErr w:type="spellEnd"/>
      <w:r w:rsidRPr="00E612B3">
        <w:t xml:space="preserve">, E., </w:t>
      </w:r>
      <w:proofErr w:type="spellStart"/>
      <w:r w:rsidRPr="00E612B3">
        <w:t>Abraha</w:t>
      </w:r>
      <w:proofErr w:type="spellEnd"/>
      <w:r w:rsidRPr="00E612B3">
        <w:t xml:space="preserve">, H. M., Sharp, A. C., </w:t>
      </w:r>
      <w:proofErr w:type="spellStart"/>
      <w:r w:rsidRPr="00E612B3">
        <w:t>Terhune</w:t>
      </w:r>
      <w:proofErr w:type="spellEnd"/>
      <w:r w:rsidRPr="00E612B3">
        <w:t xml:space="preserve">, C. E., Collins, S., Johnston, S., &amp; </w:t>
      </w:r>
      <w:proofErr w:type="spellStart"/>
      <w:r w:rsidRPr="00E612B3">
        <w:t>Panagiotopoulou</w:t>
      </w:r>
      <w:proofErr w:type="spellEnd"/>
      <w:r w:rsidRPr="00E612B3">
        <w:t xml:space="preserve">, O. (2019). Individual variation of the masticatory system dominates 3D skull shape in the herbivory-adapted marsupial wombats. </w:t>
      </w:r>
      <w:r w:rsidRPr="00E612B3">
        <w:rPr>
          <w:i/>
          <w:iCs/>
        </w:rPr>
        <w:t>Frontiers in Zoology</w:t>
      </w:r>
      <w:r w:rsidRPr="00E612B3">
        <w:t xml:space="preserve">, </w:t>
      </w:r>
      <w:r w:rsidRPr="00E612B3">
        <w:rPr>
          <w:i/>
          <w:iCs/>
        </w:rPr>
        <w:t>16</w:t>
      </w:r>
      <w:r w:rsidRPr="00E612B3">
        <w:t>(1), 41. https://doi.org/10.1186/s12983-019-0338-5</w:t>
      </w:r>
    </w:p>
    <w:p w14:paraId="6B85B793" w14:textId="77777777" w:rsidR="00E612B3" w:rsidRPr="00E612B3" w:rsidRDefault="00E612B3" w:rsidP="00E612B3">
      <w:pPr>
        <w:pStyle w:val="Bibliography"/>
      </w:pPr>
      <w:r w:rsidRPr="00E612B3">
        <w:t xml:space="preserve">Wood, B. A., &amp; Stack, C. G. (1980). Does allometry explain the differences between “Gracile” and “Robust” australopithecines? </w:t>
      </w:r>
      <w:r w:rsidRPr="00E612B3">
        <w:rPr>
          <w:i/>
          <w:iCs/>
        </w:rPr>
        <w:t>American Journal of Physical Anthropology</w:t>
      </w:r>
      <w:r w:rsidRPr="00E612B3">
        <w:t xml:space="preserve">, </w:t>
      </w:r>
      <w:r w:rsidRPr="00E612B3">
        <w:rPr>
          <w:i/>
          <w:iCs/>
        </w:rPr>
        <w:t>52</w:t>
      </w:r>
      <w:r w:rsidRPr="00E612B3">
        <w:t>(1), 55–62. https://doi.org/10.1002/ajpa.1330520108</w:t>
      </w:r>
    </w:p>
    <w:p w14:paraId="03E07C17" w14:textId="77777777" w:rsidR="00E612B3" w:rsidRPr="00E612B3" w:rsidRDefault="00E612B3" w:rsidP="00E612B3">
      <w:pPr>
        <w:pStyle w:val="Bibliography"/>
      </w:pPr>
      <w:proofErr w:type="spellStart"/>
      <w:r w:rsidRPr="00E612B3">
        <w:lastRenderedPageBreak/>
        <w:t>Yazdi</w:t>
      </w:r>
      <w:proofErr w:type="spellEnd"/>
      <w:r w:rsidRPr="00E612B3">
        <w:t xml:space="preserve">, A. B. (2014). Application of geometric morphometrics to analyse allometry in two species of the genus </w:t>
      </w:r>
      <w:proofErr w:type="spellStart"/>
      <w:r w:rsidRPr="00E612B3">
        <w:rPr>
          <w:i/>
          <w:iCs/>
        </w:rPr>
        <w:t>Myrmica</w:t>
      </w:r>
      <w:proofErr w:type="spellEnd"/>
      <w:r w:rsidRPr="00E612B3">
        <w:t xml:space="preserve"> (Hymenoptera: </w:t>
      </w:r>
      <w:proofErr w:type="spellStart"/>
      <w:r w:rsidRPr="00E612B3">
        <w:t>Formicidae</w:t>
      </w:r>
      <w:proofErr w:type="spellEnd"/>
      <w:r w:rsidRPr="00E612B3">
        <w:t xml:space="preserve">). </w:t>
      </w:r>
      <w:r w:rsidRPr="00E612B3">
        <w:rPr>
          <w:i/>
          <w:iCs/>
        </w:rPr>
        <w:t>Soil Organisms</w:t>
      </w:r>
      <w:r w:rsidRPr="00E612B3">
        <w:t xml:space="preserve">, </w:t>
      </w:r>
      <w:r w:rsidRPr="00E612B3">
        <w:rPr>
          <w:i/>
          <w:iCs/>
        </w:rPr>
        <w:t>86</w:t>
      </w:r>
      <w:r w:rsidRPr="00E612B3">
        <w:t>(1), 77–84.</w:t>
      </w:r>
    </w:p>
    <w:p w14:paraId="5605313B" w14:textId="77777777" w:rsidR="00E612B3" w:rsidRPr="00E612B3" w:rsidRDefault="00E612B3" w:rsidP="00E612B3">
      <w:pPr>
        <w:pStyle w:val="Bibliography"/>
      </w:pPr>
      <w:proofErr w:type="spellStart"/>
      <w:r w:rsidRPr="00E612B3">
        <w:t>Zelditch</w:t>
      </w:r>
      <w:proofErr w:type="spellEnd"/>
      <w:r w:rsidRPr="00E612B3">
        <w:t xml:space="preserve">, M. L., </w:t>
      </w:r>
      <w:proofErr w:type="spellStart"/>
      <w:r w:rsidRPr="00E612B3">
        <w:t>Swiderski</w:t>
      </w:r>
      <w:proofErr w:type="spellEnd"/>
      <w:r w:rsidRPr="00E612B3">
        <w:t xml:space="preserve">, D. L., &amp; Sheets, H. D. (2012). </w:t>
      </w:r>
      <w:r w:rsidRPr="00E612B3">
        <w:rPr>
          <w:i/>
          <w:iCs/>
        </w:rPr>
        <w:t>Geometric morphometrics for biologists: A primer</w:t>
      </w:r>
      <w:r w:rsidRPr="00E612B3">
        <w:t xml:space="preserve">. </w:t>
      </w:r>
      <w:proofErr w:type="gramStart"/>
      <w:r w:rsidRPr="00E612B3">
        <w:t>academic</w:t>
      </w:r>
      <w:proofErr w:type="gramEnd"/>
      <w:r w:rsidRPr="00E612B3">
        <w:t xml:space="preserve"> press.</w:t>
      </w:r>
    </w:p>
    <w:p w14:paraId="4FF21A2A" w14:textId="5252AE9C" w:rsidR="00E571AB" w:rsidRDefault="003C60C0" w:rsidP="008143EA">
      <w:pPr>
        <w:pStyle w:val="Bibliography"/>
      </w:pPr>
      <w:r>
        <w:fldChar w:fldCharType="end"/>
      </w:r>
    </w:p>
    <w:p w14:paraId="4616B1C1" w14:textId="2CE67BBB" w:rsidR="00492EA1" w:rsidRDefault="00492EA1" w:rsidP="00492EA1"/>
    <w:p w14:paraId="212582A3" w14:textId="21D83378" w:rsidR="00492EA1" w:rsidRDefault="00492EA1" w:rsidP="00492EA1"/>
    <w:p w14:paraId="7E3B408E" w14:textId="26A372FA" w:rsidR="00492EA1" w:rsidRDefault="00492EA1" w:rsidP="00492EA1"/>
    <w:p w14:paraId="677EB45D" w14:textId="488507A5" w:rsidR="00492EA1" w:rsidRDefault="00492EA1" w:rsidP="00492EA1"/>
    <w:p w14:paraId="328310FF" w14:textId="15CA3D61" w:rsidR="00492EA1" w:rsidRDefault="00492EA1" w:rsidP="00492EA1"/>
    <w:p w14:paraId="0AA16D5C" w14:textId="1BE095C6" w:rsidR="00492EA1" w:rsidRDefault="00492EA1" w:rsidP="00492EA1"/>
    <w:p w14:paraId="11DE8714" w14:textId="28E277F6" w:rsidR="00492EA1" w:rsidRDefault="00492EA1" w:rsidP="00492EA1"/>
    <w:p w14:paraId="0578881B" w14:textId="77777777" w:rsidR="00492EA1" w:rsidRDefault="00492EA1" w:rsidP="00492EA1">
      <w:pPr>
        <w:ind w:firstLine="0"/>
        <w:sectPr w:rsidR="00492EA1" w:rsidSect="00363CE7">
          <w:pgSz w:w="11906" w:h="16838"/>
          <w:pgMar w:top="1440" w:right="1440" w:bottom="1440" w:left="1440" w:header="708" w:footer="708" w:gutter="0"/>
          <w:lnNumType w:countBy="1" w:restart="continuous"/>
          <w:cols w:space="708"/>
          <w:docGrid w:linePitch="360"/>
        </w:sectPr>
      </w:pPr>
    </w:p>
    <w:p w14:paraId="761ACD4F" w14:textId="1D238D98" w:rsidR="007C039D" w:rsidRPr="007C039D" w:rsidRDefault="00492EA1" w:rsidP="007C039D">
      <w:pPr>
        <w:spacing w:line="240" w:lineRule="auto"/>
        <w:ind w:firstLine="0"/>
        <w:rPr>
          <w:b/>
        </w:rPr>
      </w:pPr>
      <w:r>
        <w:lastRenderedPageBreak/>
        <w:fldChar w:fldCharType="begin"/>
      </w:r>
      <w:r>
        <w:instrText xml:space="preserve"> LINK </w:instrText>
      </w:r>
      <w:r w:rsidR="007C039D">
        <w:instrText xml:space="preserve">Excel.Sheet.12 C:\\Users\\pietro\\Desktop\\Pietro\\Projects\\Viacavaetal_LMMvsGMM\\Documents\\SuppTable1.xlsx Sheet1!R1C1:R34C11 </w:instrText>
      </w:r>
      <w:r>
        <w:instrText xml:space="preserve">\a \f 5 \h  \* MERGEFORMAT </w:instrText>
      </w:r>
      <w:r w:rsidR="007C039D">
        <w:fldChar w:fldCharType="separate"/>
      </w:r>
      <w:bookmarkStart w:id="28" w:name="_Ref102063697"/>
    </w:p>
    <w:tbl>
      <w:tblPr>
        <w:tblStyle w:val="TableGrid"/>
        <w:tblW w:w="16722" w:type="dxa"/>
        <w:jc w:val="center"/>
        <w:tblLook w:val="04A0" w:firstRow="1" w:lastRow="0" w:firstColumn="1" w:lastColumn="0" w:noHBand="0" w:noVBand="1"/>
      </w:tblPr>
      <w:tblGrid>
        <w:gridCol w:w="1159"/>
        <w:gridCol w:w="1319"/>
        <w:gridCol w:w="1345"/>
        <w:gridCol w:w="1898"/>
        <w:gridCol w:w="1362"/>
        <w:gridCol w:w="1881"/>
        <w:gridCol w:w="1237"/>
        <w:gridCol w:w="2006"/>
        <w:gridCol w:w="1255"/>
        <w:gridCol w:w="1988"/>
        <w:gridCol w:w="1272"/>
      </w:tblGrid>
      <w:tr w:rsidR="007C039D" w:rsidRPr="007C039D" w14:paraId="2D2B8E5C" w14:textId="77777777" w:rsidTr="007C039D">
        <w:trPr>
          <w:trHeight w:val="288"/>
          <w:jc w:val="center"/>
        </w:trPr>
        <w:tc>
          <w:tcPr>
            <w:tcW w:w="1159" w:type="dxa"/>
            <w:noWrap/>
            <w:hideMark/>
          </w:tcPr>
          <w:p w14:paraId="5BF71106" w14:textId="7FBFA49B" w:rsidR="007C039D" w:rsidRPr="007C039D" w:rsidRDefault="007C039D" w:rsidP="007C039D">
            <w:pPr>
              <w:ind w:firstLine="0"/>
              <w:rPr>
                <w:sz w:val="16"/>
              </w:rPr>
            </w:pPr>
          </w:p>
        </w:tc>
        <w:tc>
          <w:tcPr>
            <w:tcW w:w="2664" w:type="dxa"/>
            <w:gridSpan w:val="2"/>
            <w:noWrap/>
            <w:hideMark/>
          </w:tcPr>
          <w:p w14:paraId="3054F6E9" w14:textId="77777777" w:rsidR="007C039D" w:rsidRPr="007C039D" w:rsidRDefault="007C039D" w:rsidP="007C039D">
            <w:pPr>
              <w:ind w:firstLine="0"/>
              <w:jc w:val="center"/>
              <w:rPr>
                <w:sz w:val="16"/>
              </w:rPr>
            </w:pPr>
            <w:r w:rsidRPr="007C039D">
              <w:rPr>
                <w:sz w:val="16"/>
              </w:rPr>
              <w:t>Van Dyck &amp; Crowther, 2000</w:t>
            </w:r>
          </w:p>
        </w:tc>
        <w:tc>
          <w:tcPr>
            <w:tcW w:w="3260" w:type="dxa"/>
            <w:gridSpan w:val="2"/>
            <w:noWrap/>
            <w:hideMark/>
          </w:tcPr>
          <w:p w14:paraId="4691196B" w14:textId="77777777" w:rsidR="007C039D" w:rsidRPr="007C039D" w:rsidRDefault="007C039D" w:rsidP="007C039D">
            <w:pPr>
              <w:ind w:firstLine="0"/>
              <w:jc w:val="center"/>
              <w:rPr>
                <w:sz w:val="16"/>
              </w:rPr>
            </w:pPr>
            <w:r w:rsidRPr="007C039D">
              <w:rPr>
                <w:sz w:val="16"/>
              </w:rPr>
              <w:t>Dickman et al., 1998</w:t>
            </w:r>
          </w:p>
        </w:tc>
        <w:tc>
          <w:tcPr>
            <w:tcW w:w="3118" w:type="dxa"/>
            <w:gridSpan w:val="2"/>
            <w:noWrap/>
            <w:hideMark/>
          </w:tcPr>
          <w:p w14:paraId="4788F05E" w14:textId="77777777" w:rsidR="007C039D" w:rsidRPr="007C039D" w:rsidRDefault="007C039D" w:rsidP="007C039D">
            <w:pPr>
              <w:ind w:firstLine="0"/>
              <w:jc w:val="center"/>
              <w:rPr>
                <w:sz w:val="16"/>
              </w:rPr>
            </w:pPr>
            <w:r w:rsidRPr="007C039D">
              <w:rPr>
                <w:sz w:val="16"/>
              </w:rPr>
              <w:t>Baker &amp; Van Dyck, 2013</w:t>
            </w:r>
          </w:p>
        </w:tc>
        <w:tc>
          <w:tcPr>
            <w:tcW w:w="3261" w:type="dxa"/>
            <w:gridSpan w:val="2"/>
            <w:noWrap/>
            <w:hideMark/>
          </w:tcPr>
          <w:p w14:paraId="6B7A1F76" w14:textId="77777777" w:rsidR="007C039D" w:rsidRPr="007C039D" w:rsidRDefault="007C039D" w:rsidP="007C039D">
            <w:pPr>
              <w:ind w:firstLine="0"/>
              <w:jc w:val="center"/>
              <w:rPr>
                <w:sz w:val="16"/>
              </w:rPr>
            </w:pPr>
            <w:r w:rsidRPr="007C039D">
              <w:rPr>
                <w:sz w:val="16"/>
              </w:rPr>
              <w:t>Travouillon, 2016</w:t>
            </w:r>
          </w:p>
        </w:tc>
        <w:tc>
          <w:tcPr>
            <w:tcW w:w="3260" w:type="dxa"/>
            <w:gridSpan w:val="2"/>
            <w:noWrap/>
            <w:hideMark/>
          </w:tcPr>
          <w:p w14:paraId="4715DF7D" w14:textId="77777777" w:rsidR="007C039D" w:rsidRPr="007C039D" w:rsidRDefault="007C039D" w:rsidP="007C039D">
            <w:pPr>
              <w:ind w:firstLine="0"/>
              <w:jc w:val="center"/>
              <w:rPr>
                <w:sz w:val="16"/>
              </w:rPr>
            </w:pPr>
            <w:r w:rsidRPr="007C039D">
              <w:rPr>
                <w:sz w:val="16"/>
              </w:rPr>
              <w:t>Geometric morphometrics</w:t>
            </w:r>
          </w:p>
        </w:tc>
      </w:tr>
      <w:tr w:rsidR="007C039D" w:rsidRPr="007C039D" w14:paraId="592E85AE" w14:textId="77777777" w:rsidTr="007C039D">
        <w:trPr>
          <w:trHeight w:val="288"/>
          <w:jc w:val="center"/>
        </w:trPr>
        <w:tc>
          <w:tcPr>
            <w:tcW w:w="1159" w:type="dxa"/>
            <w:noWrap/>
            <w:hideMark/>
          </w:tcPr>
          <w:p w14:paraId="7B0131FD" w14:textId="77777777" w:rsidR="007C039D" w:rsidRPr="007C039D" w:rsidRDefault="007C039D" w:rsidP="007C039D">
            <w:pPr>
              <w:ind w:firstLine="0"/>
              <w:rPr>
                <w:sz w:val="16"/>
              </w:rPr>
            </w:pPr>
          </w:p>
        </w:tc>
        <w:tc>
          <w:tcPr>
            <w:tcW w:w="1319" w:type="dxa"/>
            <w:noWrap/>
            <w:hideMark/>
          </w:tcPr>
          <w:p w14:paraId="77E7BD8E" w14:textId="77777777" w:rsidR="007C039D" w:rsidRPr="007C039D" w:rsidRDefault="007C039D" w:rsidP="007C039D">
            <w:pPr>
              <w:ind w:firstLine="0"/>
              <w:rPr>
                <w:sz w:val="16"/>
              </w:rPr>
            </w:pPr>
            <w:r w:rsidRPr="007C039D">
              <w:rPr>
                <w:sz w:val="16"/>
              </w:rPr>
              <w:t>Class</w:t>
            </w:r>
          </w:p>
        </w:tc>
        <w:tc>
          <w:tcPr>
            <w:tcW w:w="1345" w:type="dxa"/>
            <w:noWrap/>
            <w:hideMark/>
          </w:tcPr>
          <w:p w14:paraId="105FDA2A" w14:textId="77777777" w:rsidR="007C039D" w:rsidRPr="007C039D" w:rsidRDefault="007C039D" w:rsidP="007C039D">
            <w:pPr>
              <w:ind w:firstLine="0"/>
              <w:rPr>
                <w:sz w:val="16"/>
              </w:rPr>
            </w:pPr>
            <w:r w:rsidRPr="007C039D">
              <w:rPr>
                <w:sz w:val="16"/>
              </w:rPr>
              <w:t>Posterior probability (%)</w:t>
            </w:r>
          </w:p>
        </w:tc>
        <w:tc>
          <w:tcPr>
            <w:tcW w:w="1898" w:type="dxa"/>
            <w:noWrap/>
            <w:hideMark/>
          </w:tcPr>
          <w:p w14:paraId="48412E30" w14:textId="77777777" w:rsidR="007C039D" w:rsidRPr="007C039D" w:rsidRDefault="007C039D" w:rsidP="007C039D">
            <w:pPr>
              <w:ind w:firstLine="0"/>
              <w:rPr>
                <w:sz w:val="16"/>
              </w:rPr>
            </w:pPr>
            <w:r w:rsidRPr="007C039D">
              <w:rPr>
                <w:sz w:val="16"/>
              </w:rPr>
              <w:t>Class</w:t>
            </w:r>
          </w:p>
        </w:tc>
        <w:tc>
          <w:tcPr>
            <w:tcW w:w="1362" w:type="dxa"/>
            <w:noWrap/>
            <w:hideMark/>
          </w:tcPr>
          <w:p w14:paraId="0795B25F" w14:textId="77777777" w:rsidR="007C039D" w:rsidRPr="007C039D" w:rsidRDefault="007C039D" w:rsidP="007C039D">
            <w:pPr>
              <w:ind w:firstLine="0"/>
              <w:rPr>
                <w:sz w:val="16"/>
              </w:rPr>
            </w:pPr>
            <w:r w:rsidRPr="007C039D">
              <w:rPr>
                <w:sz w:val="16"/>
              </w:rPr>
              <w:t>Posterior probability (%)</w:t>
            </w:r>
          </w:p>
        </w:tc>
        <w:tc>
          <w:tcPr>
            <w:tcW w:w="1881" w:type="dxa"/>
            <w:noWrap/>
            <w:hideMark/>
          </w:tcPr>
          <w:p w14:paraId="14E88C34" w14:textId="77777777" w:rsidR="007C039D" w:rsidRPr="007C039D" w:rsidRDefault="007C039D" w:rsidP="007C039D">
            <w:pPr>
              <w:ind w:firstLine="0"/>
              <w:rPr>
                <w:sz w:val="16"/>
              </w:rPr>
            </w:pPr>
            <w:r w:rsidRPr="007C039D">
              <w:rPr>
                <w:sz w:val="16"/>
              </w:rPr>
              <w:t>Class</w:t>
            </w:r>
          </w:p>
        </w:tc>
        <w:tc>
          <w:tcPr>
            <w:tcW w:w="1237" w:type="dxa"/>
            <w:noWrap/>
            <w:hideMark/>
          </w:tcPr>
          <w:p w14:paraId="38576861" w14:textId="77777777" w:rsidR="007C039D" w:rsidRPr="007C039D" w:rsidRDefault="007C039D" w:rsidP="007C039D">
            <w:pPr>
              <w:ind w:firstLine="0"/>
              <w:rPr>
                <w:sz w:val="16"/>
              </w:rPr>
            </w:pPr>
            <w:r w:rsidRPr="007C039D">
              <w:rPr>
                <w:sz w:val="16"/>
              </w:rPr>
              <w:t>Posterior probability (%)</w:t>
            </w:r>
          </w:p>
        </w:tc>
        <w:tc>
          <w:tcPr>
            <w:tcW w:w="2006" w:type="dxa"/>
            <w:noWrap/>
            <w:hideMark/>
          </w:tcPr>
          <w:p w14:paraId="0C4C21A4" w14:textId="77777777" w:rsidR="007C039D" w:rsidRPr="007C039D" w:rsidRDefault="007C039D" w:rsidP="007C039D">
            <w:pPr>
              <w:ind w:firstLine="0"/>
              <w:rPr>
                <w:sz w:val="16"/>
              </w:rPr>
            </w:pPr>
            <w:r w:rsidRPr="007C039D">
              <w:rPr>
                <w:sz w:val="16"/>
              </w:rPr>
              <w:t>Class</w:t>
            </w:r>
          </w:p>
        </w:tc>
        <w:tc>
          <w:tcPr>
            <w:tcW w:w="1255" w:type="dxa"/>
            <w:noWrap/>
            <w:hideMark/>
          </w:tcPr>
          <w:p w14:paraId="5FB3403B" w14:textId="77777777" w:rsidR="007C039D" w:rsidRPr="007C039D" w:rsidRDefault="007C039D" w:rsidP="007C039D">
            <w:pPr>
              <w:ind w:firstLine="0"/>
              <w:rPr>
                <w:sz w:val="16"/>
              </w:rPr>
            </w:pPr>
            <w:r w:rsidRPr="007C039D">
              <w:rPr>
                <w:sz w:val="16"/>
              </w:rPr>
              <w:t>Posterior probability (%)</w:t>
            </w:r>
          </w:p>
        </w:tc>
        <w:tc>
          <w:tcPr>
            <w:tcW w:w="1988" w:type="dxa"/>
            <w:noWrap/>
            <w:hideMark/>
          </w:tcPr>
          <w:p w14:paraId="7AB4055A" w14:textId="77777777" w:rsidR="007C039D" w:rsidRPr="007C039D" w:rsidRDefault="007C039D" w:rsidP="007C039D">
            <w:pPr>
              <w:ind w:firstLine="0"/>
              <w:rPr>
                <w:sz w:val="16"/>
              </w:rPr>
            </w:pPr>
            <w:r w:rsidRPr="007C039D">
              <w:rPr>
                <w:sz w:val="16"/>
              </w:rPr>
              <w:t>Class</w:t>
            </w:r>
          </w:p>
        </w:tc>
        <w:tc>
          <w:tcPr>
            <w:tcW w:w="1272" w:type="dxa"/>
            <w:noWrap/>
            <w:hideMark/>
          </w:tcPr>
          <w:p w14:paraId="673E3971" w14:textId="77777777" w:rsidR="007C039D" w:rsidRPr="007C039D" w:rsidRDefault="007C039D" w:rsidP="007C039D">
            <w:pPr>
              <w:ind w:firstLine="0"/>
              <w:rPr>
                <w:sz w:val="16"/>
              </w:rPr>
            </w:pPr>
            <w:r w:rsidRPr="007C039D">
              <w:rPr>
                <w:sz w:val="16"/>
              </w:rPr>
              <w:t>Posterior probability (%)</w:t>
            </w:r>
          </w:p>
        </w:tc>
      </w:tr>
      <w:tr w:rsidR="007C039D" w:rsidRPr="007C039D" w14:paraId="025EEDF9" w14:textId="77777777" w:rsidTr="007C039D">
        <w:trPr>
          <w:trHeight w:val="288"/>
          <w:jc w:val="center"/>
        </w:trPr>
        <w:tc>
          <w:tcPr>
            <w:tcW w:w="1159" w:type="dxa"/>
            <w:noWrap/>
            <w:hideMark/>
          </w:tcPr>
          <w:p w14:paraId="68CB580C" w14:textId="77777777" w:rsidR="007C039D" w:rsidRPr="007C039D" w:rsidRDefault="007C039D" w:rsidP="007C039D">
            <w:pPr>
              <w:ind w:firstLine="0"/>
              <w:rPr>
                <w:sz w:val="16"/>
              </w:rPr>
            </w:pPr>
            <w:r w:rsidRPr="007C039D">
              <w:rPr>
                <w:sz w:val="16"/>
              </w:rPr>
              <w:t>CM12785</w:t>
            </w:r>
          </w:p>
        </w:tc>
        <w:tc>
          <w:tcPr>
            <w:tcW w:w="1319" w:type="dxa"/>
            <w:noWrap/>
            <w:hideMark/>
          </w:tcPr>
          <w:p w14:paraId="5BFDBD84"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305C6624" w14:textId="77777777" w:rsidR="007C039D" w:rsidRPr="007C039D" w:rsidRDefault="007C039D" w:rsidP="007C039D">
            <w:pPr>
              <w:ind w:firstLine="0"/>
              <w:rPr>
                <w:sz w:val="16"/>
              </w:rPr>
            </w:pPr>
            <w:r w:rsidRPr="007C039D">
              <w:rPr>
                <w:sz w:val="16"/>
              </w:rPr>
              <w:t>99.87</w:t>
            </w:r>
          </w:p>
        </w:tc>
        <w:tc>
          <w:tcPr>
            <w:tcW w:w="1898" w:type="dxa"/>
            <w:noWrap/>
            <w:hideMark/>
          </w:tcPr>
          <w:p w14:paraId="63C7503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05D1F5A" w14:textId="77777777" w:rsidR="007C039D" w:rsidRPr="007C039D" w:rsidRDefault="007C039D" w:rsidP="007C039D">
            <w:pPr>
              <w:ind w:firstLine="0"/>
              <w:rPr>
                <w:sz w:val="16"/>
              </w:rPr>
            </w:pPr>
            <w:r w:rsidRPr="007C039D">
              <w:rPr>
                <w:sz w:val="16"/>
              </w:rPr>
              <w:t>99.9</w:t>
            </w:r>
          </w:p>
        </w:tc>
        <w:tc>
          <w:tcPr>
            <w:tcW w:w="1881" w:type="dxa"/>
            <w:noWrap/>
            <w:hideMark/>
          </w:tcPr>
          <w:p w14:paraId="3F88A393"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77F81D2F" w14:textId="77777777" w:rsidR="007C039D" w:rsidRPr="007C039D" w:rsidRDefault="007C039D" w:rsidP="007C039D">
            <w:pPr>
              <w:ind w:firstLine="0"/>
              <w:rPr>
                <w:sz w:val="16"/>
              </w:rPr>
            </w:pPr>
            <w:r w:rsidRPr="007C039D">
              <w:rPr>
                <w:sz w:val="16"/>
              </w:rPr>
              <w:t>99.66</w:t>
            </w:r>
          </w:p>
        </w:tc>
        <w:tc>
          <w:tcPr>
            <w:tcW w:w="2006" w:type="dxa"/>
            <w:noWrap/>
            <w:hideMark/>
          </w:tcPr>
          <w:p w14:paraId="04848BAA"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BEEA856" w14:textId="77777777" w:rsidR="007C039D" w:rsidRPr="007C039D" w:rsidRDefault="007C039D" w:rsidP="007C039D">
            <w:pPr>
              <w:ind w:firstLine="0"/>
              <w:rPr>
                <w:sz w:val="16"/>
              </w:rPr>
            </w:pPr>
            <w:r w:rsidRPr="007C039D">
              <w:rPr>
                <w:sz w:val="16"/>
              </w:rPr>
              <w:t>99.81</w:t>
            </w:r>
          </w:p>
        </w:tc>
        <w:tc>
          <w:tcPr>
            <w:tcW w:w="1988" w:type="dxa"/>
            <w:noWrap/>
            <w:hideMark/>
          </w:tcPr>
          <w:p w14:paraId="3DBCD232"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0FD891D2" w14:textId="77777777" w:rsidR="007C039D" w:rsidRPr="007C039D" w:rsidRDefault="007C039D" w:rsidP="007C039D">
            <w:pPr>
              <w:ind w:firstLine="0"/>
              <w:rPr>
                <w:sz w:val="16"/>
              </w:rPr>
            </w:pPr>
            <w:r w:rsidRPr="007C039D">
              <w:rPr>
                <w:sz w:val="16"/>
              </w:rPr>
              <w:t>99.64</w:t>
            </w:r>
          </w:p>
        </w:tc>
      </w:tr>
      <w:tr w:rsidR="007C039D" w:rsidRPr="007C039D" w14:paraId="70E5B301" w14:textId="77777777" w:rsidTr="007C039D">
        <w:trPr>
          <w:trHeight w:val="288"/>
          <w:jc w:val="center"/>
        </w:trPr>
        <w:tc>
          <w:tcPr>
            <w:tcW w:w="1159" w:type="dxa"/>
            <w:noWrap/>
            <w:hideMark/>
          </w:tcPr>
          <w:p w14:paraId="0EDC2447" w14:textId="77777777" w:rsidR="007C039D" w:rsidRPr="007C039D" w:rsidRDefault="007C039D" w:rsidP="007C039D">
            <w:pPr>
              <w:ind w:firstLine="0"/>
              <w:rPr>
                <w:sz w:val="16"/>
              </w:rPr>
            </w:pPr>
            <w:r w:rsidRPr="007C039D">
              <w:rPr>
                <w:sz w:val="16"/>
              </w:rPr>
              <w:t>CM12786</w:t>
            </w:r>
          </w:p>
        </w:tc>
        <w:tc>
          <w:tcPr>
            <w:tcW w:w="1319" w:type="dxa"/>
            <w:noWrap/>
            <w:hideMark/>
          </w:tcPr>
          <w:p w14:paraId="2E6881D3"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A4957D0" w14:textId="77777777" w:rsidR="007C039D" w:rsidRPr="007C039D" w:rsidRDefault="007C039D" w:rsidP="007C039D">
            <w:pPr>
              <w:ind w:firstLine="0"/>
              <w:rPr>
                <w:sz w:val="16"/>
              </w:rPr>
            </w:pPr>
            <w:r w:rsidRPr="007C039D">
              <w:rPr>
                <w:sz w:val="16"/>
              </w:rPr>
              <w:t>84.95</w:t>
            </w:r>
          </w:p>
        </w:tc>
        <w:tc>
          <w:tcPr>
            <w:tcW w:w="1898" w:type="dxa"/>
            <w:noWrap/>
            <w:hideMark/>
          </w:tcPr>
          <w:p w14:paraId="6ABAB06F"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70F857E" w14:textId="77777777" w:rsidR="007C039D" w:rsidRPr="007C039D" w:rsidRDefault="007C039D" w:rsidP="007C039D">
            <w:pPr>
              <w:ind w:firstLine="0"/>
              <w:rPr>
                <w:sz w:val="16"/>
              </w:rPr>
            </w:pPr>
            <w:r w:rsidRPr="007C039D">
              <w:rPr>
                <w:sz w:val="16"/>
              </w:rPr>
              <w:t>81.17</w:t>
            </w:r>
          </w:p>
        </w:tc>
        <w:tc>
          <w:tcPr>
            <w:tcW w:w="1881" w:type="dxa"/>
            <w:noWrap/>
            <w:hideMark/>
          </w:tcPr>
          <w:p w14:paraId="4980ED3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2194AE4" w14:textId="77777777" w:rsidR="007C039D" w:rsidRPr="007C039D" w:rsidRDefault="007C039D" w:rsidP="007C039D">
            <w:pPr>
              <w:ind w:firstLine="0"/>
              <w:rPr>
                <w:sz w:val="16"/>
              </w:rPr>
            </w:pPr>
            <w:r w:rsidRPr="007C039D">
              <w:rPr>
                <w:sz w:val="16"/>
              </w:rPr>
              <w:t>88.92</w:t>
            </w:r>
          </w:p>
        </w:tc>
        <w:tc>
          <w:tcPr>
            <w:tcW w:w="2006" w:type="dxa"/>
            <w:noWrap/>
            <w:hideMark/>
          </w:tcPr>
          <w:p w14:paraId="4F5B0CF4"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30CDDDB" w14:textId="77777777" w:rsidR="007C039D" w:rsidRPr="007C039D" w:rsidRDefault="007C039D" w:rsidP="007C039D">
            <w:pPr>
              <w:ind w:firstLine="0"/>
              <w:rPr>
                <w:sz w:val="16"/>
              </w:rPr>
            </w:pPr>
            <w:r w:rsidRPr="007C039D">
              <w:rPr>
                <w:sz w:val="16"/>
              </w:rPr>
              <w:t>90.51</w:t>
            </w:r>
          </w:p>
        </w:tc>
        <w:tc>
          <w:tcPr>
            <w:tcW w:w="1988" w:type="dxa"/>
            <w:noWrap/>
            <w:hideMark/>
          </w:tcPr>
          <w:p w14:paraId="4FA8060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7BFB407B" w14:textId="77777777" w:rsidR="007C039D" w:rsidRPr="007C039D" w:rsidRDefault="007C039D" w:rsidP="007C039D">
            <w:pPr>
              <w:ind w:firstLine="0"/>
              <w:rPr>
                <w:sz w:val="16"/>
              </w:rPr>
            </w:pPr>
            <w:r w:rsidRPr="007C039D">
              <w:rPr>
                <w:sz w:val="16"/>
              </w:rPr>
              <w:t>100</w:t>
            </w:r>
          </w:p>
        </w:tc>
      </w:tr>
      <w:tr w:rsidR="007C039D" w:rsidRPr="007C039D" w14:paraId="2394E1C8" w14:textId="77777777" w:rsidTr="007C039D">
        <w:trPr>
          <w:trHeight w:val="288"/>
          <w:jc w:val="center"/>
        </w:trPr>
        <w:tc>
          <w:tcPr>
            <w:tcW w:w="1159" w:type="dxa"/>
            <w:noWrap/>
            <w:hideMark/>
          </w:tcPr>
          <w:p w14:paraId="3711252D" w14:textId="77777777" w:rsidR="007C039D" w:rsidRPr="007C039D" w:rsidRDefault="007C039D" w:rsidP="007C039D">
            <w:pPr>
              <w:ind w:firstLine="0"/>
              <w:rPr>
                <w:sz w:val="16"/>
              </w:rPr>
            </w:pPr>
            <w:r w:rsidRPr="007C039D">
              <w:rPr>
                <w:sz w:val="16"/>
              </w:rPr>
              <w:t>JM21536</w:t>
            </w:r>
          </w:p>
        </w:tc>
        <w:tc>
          <w:tcPr>
            <w:tcW w:w="1319" w:type="dxa"/>
            <w:noWrap/>
            <w:hideMark/>
          </w:tcPr>
          <w:p w14:paraId="27CBF3E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658ECD6" w14:textId="77777777" w:rsidR="007C039D" w:rsidRPr="007C039D" w:rsidRDefault="007C039D" w:rsidP="007C039D">
            <w:pPr>
              <w:ind w:firstLine="0"/>
              <w:rPr>
                <w:sz w:val="16"/>
              </w:rPr>
            </w:pPr>
            <w:r w:rsidRPr="007C039D">
              <w:rPr>
                <w:sz w:val="16"/>
              </w:rPr>
              <w:t>85.38</w:t>
            </w:r>
          </w:p>
        </w:tc>
        <w:tc>
          <w:tcPr>
            <w:tcW w:w="1898" w:type="dxa"/>
            <w:noWrap/>
            <w:hideMark/>
          </w:tcPr>
          <w:p w14:paraId="2C82BA9D"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E3DEFF4" w14:textId="77777777" w:rsidR="007C039D" w:rsidRPr="007C039D" w:rsidRDefault="007C039D" w:rsidP="007C039D">
            <w:pPr>
              <w:ind w:firstLine="0"/>
              <w:rPr>
                <w:sz w:val="16"/>
              </w:rPr>
            </w:pPr>
            <w:r w:rsidRPr="007C039D">
              <w:rPr>
                <w:sz w:val="16"/>
              </w:rPr>
              <w:t>92.07</w:t>
            </w:r>
          </w:p>
        </w:tc>
        <w:tc>
          <w:tcPr>
            <w:tcW w:w="1881" w:type="dxa"/>
            <w:noWrap/>
            <w:hideMark/>
          </w:tcPr>
          <w:p w14:paraId="192B321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292D7D04" w14:textId="77777777" w:rsidR="007C039D" w:rsidRPr="007C039D" w:rsidRDefault="007C039D" w:rsidP="007C039D">
            <w:pPr>
              <w:ind w:firstLine="0"/>
              <w:rPr>
                <w:sz w:val="16"/>
              </w:rPr>
            </w:pPr>
            <w:r w:rsidRPr="007C039D">
              <w:rPr>
                <w:sz w:val="16"/>
              </w:rPr>
              <w:t>93.57</w:t>
            </w:r>
          </w:p>
        </w:tc>
        <w:tc>
          <w:tcPr>
            <w:tcW w:w="2006" w:type="dxa"/>
            <w:noWrap/>
            <w:hideMark/>
          </w:tcPr>
          <w:p w14:paraId="5121C211"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171EE82F" w14:textId="77777777" w:rsidR="007C039D" w:rsidRPr="007C039D" w:rsidRDefault="007C039D" w:rsidP="007C039D">
            <w:pPr>
              <w:ind w:firstLine="0"/>
              <w:rPr>
                <w:sz w:val="16"/>
              </w:rPr>
            </w:pPr>
            <w:r w:rsidRPr="007C039D">
              <w:rPr>
                <w:sz w:val="16"/>
              </w:rPr>
              <w:t>68.17</w:t>
            </w:r>
          </w:p>
        </w:tc>
        <w:tc>
          <w:tcPr>
            <w:tcW w:w="1988" w:type="dxa"/>
            <w:noWrap/>
            <w:hideMark/>
          </w:tcPr>
          <w:p w14:paraId="17BE1D08"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736C7A18" w14:textId="77777777" w:rsidR="007C039D" w:rsidRPr="007C039D" w:rsidRDefault="007C039D" w:rsidP="007C039D">
            <w:pPr>
              <w:ind w:firstLine="0"/>
              <w:rPr>
                <w:sz w:val="16"/>
              </w:rPr>
            </w:pPr>
            <w:r w:rsidRPr="007C039D">
              <w:rPr>
                <w:sz w:val="16"/>
              </w:rPr>
              <w:t>95.16</w:t>
            </w:r>
          </w:p>
        </w:tc>
      </w:tr>
      <w:tr w:rsidR="007C039D" w:rsidRPr="007C039D" w14:paraId="5A378D45" w14:textId="77777777" w:rsidTr="007C039D">
        <w:trPr>
          <w:trHeight w:val="288"/>
          <w:jc w:val="center"/>
        </w:trPr>
        <w:tc>
          <w:tcPr>
            <w:tcW w:w="1159" w:type="dxa"/>
            <w:noWrap/>
            <w:hideMark/>
          </w:tcPr>
          <w:p w14:paraId="21A68143" w14:textId="77777777" w:rsidR="007C039D" w:rsidRPr="007C039D" w:rsidRDefault="007C039D" w:rsidP="007C039D">
            <w:pPr>
              <w:ind w:firstLine="0"/>
              <w:rPr>
                <w:sz w:val="16"/>
              </w:rPr>
            </w:pPr>
            <w:r w:rsidRPr="007C039D">
              <w:rPr>
                <w:sz w:val="16"/>
              </w:rPr>
              <w:t>J3810</w:t>
            </w:r>
          </w:p>
        </w:tc>
        <w:tc>
          <w:tcPr>
            <w:tcW w:w="1319" w:type="dxa"/>
            <w:noWrap/>
            <w:hideMark/>
          </w:tcPr>
          <w:p w14:paraId="0BB9A562"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6C0A635C" w14:textId="77777777" w:rsidR="007C039D" w:rsidRPr="007C039D" w:rsidRDefault="007C039D" w:rsidP="007C039D">
            <w:pPr>
              <w:ind w:firstLine="0"/>
              <w:rPr>
                <w:sz w:val="16"/>
              </w:rPr>
            </w:pPr>
            <w:r w:rsidRPr="007C039D">
              <w:rPr>
                <w:sz w:val="16"/>
              </w:rPr>
              <w:t>62.85</w:t>
            </w:r>
          </w:p>
        </w:tc>
        <w:tc>
          <w:tcPr>
            <w:tcW w:w="1898" w:type="dxa"/>
            <w:noWrap/>
            <w:hideMark/>
          </w:tcPr>
          <w:p w14:paraId="6592BA8E"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490BB66C" w14:textId="77777777" w:rsidR="007C039D" w:rsidRPr="007C039D" w:rsidRDefault="007C039D" w:rsidP="007C039D">
            <w:pPr>
              <w:ind w:firstLine="0"/>
              <w:rPr>
                <w:sz w:val="16"/>
              </w:rPr>
            </w:pPr>
            <w:r w:rsidRPr="007C039D">
              <w:rPr>
                <w:sz w:val="16"/>
              </w:rPr>
              <w:t>52.21</w:t>
            </w:r>
          </w:p>
        </w:tc>
        <w:tc>
          <w:tcPr>
            <w:tcW w:w="1881" w:type="dxa"/>
            <w:noWrap/>
            <w:hideMark/>
          </w:tcPr>
          <w:p w14:paraId="6162291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DCF7216" w14:textId="77777777" w:rsidR="007C039D" w:rsidRPr="007C039D" w:rsidRDefault="007C039D" w:rsidP="007C039D">
            <w:pPr>
              <w:ind w:firstLine="0"/>
              <w:rPr>
                <w:sz w:val="16"/>
              </w:rPr>
            </w:pPr>
            <w:r w:rsidRPr="007C039D">
              <w:rPr>
                <w:sz w:val="16"/>
              </w:rPr>
              <w:t>60.23</w:t>
            </w:r>
          </w:p>
        </w:tc>
        <w:tc>
          <w:tcPr>
            <w:tcW w:w="2006" w:type="dxa"/>
            <w:noWrap/>
            <w:hideMark/>
          </w:tcPr>
          <w:p w14:paraId="6A586CD6"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D544C72" w14:textId="77777777" w:rsidR="007C039D" w:rsidRPr="007C039D" w:rsidRDefault="007C039D" w:rsidP="007C039D">
            <w:pPr>
              <w:ind w:firstLine="0"/>
              <w:rPr>
                <w:sz w:val="16"/>
              </w:rPr>
            </w:pPr>
            <w:r w:rsidRPr="007C039D">
              <w:rPr>
                <w:sz w:val="16"/>
              </w:rPr>
              <w:t>97.48</w:t>
            </w:r>
          </w:p>
        </w:tc>
        <w:tc>
          <w:tcPr>
            <w:tcW w:w="1988" w:type="dxa"/>
            <w:noWrap/>
            <w:hideMark/>
          </w:tcPr>
          <w:p w14:paraId="0605912D"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E9F2412" w14:textId="77777777" w:rsidR="007C039D" w:rsidRPr="007C039D" w:rsidRDefault="007C039D" w:rsidP="007C039D">
            <w:pPr>
              <w:ind w:firstLine="0"/>
              <w:rPr>
                <w:sz w:val="16"/>
              </w:rPr>
            </w:pPr>
            <w:r w:rsidRPr="007C039D">
              <w:rPr>
                <w:sz w:val="16"/>
              </w:rPr>
              <w:t>70.15</w:t>
            </w:r>
          </w:p>
        </w:tc>
      </w:tr>
      <w:tr w:rsidR="007C039D" w:rsidRPr="007C039D" w14:paraId="0BF2D376" w14:textId="77777777" w:rsidTr="007C039D">
        <w:trPr>
          <w:trHeight w:val="288"/>
          <w:jc w:val="center"/>
        </w:trPr>
        <w:tc>
          <w:tcPr>
            <w:tcW w:w="1159" w:type="dxa"/>
            <w:noWrap/>
            <w:hideMark/>
          </w:tcPr>
          <w:p w14:paraId="20337BE4" w14:textId="77777777" w:rsidR="007C039D" w:rsidRPr="007C039D" w:rsidRDefault="007C039D" w:rsidP="007C039D">
            <w:pPr>
              <w:ind w:firstLine="0"/>
              <w:rPr>
                <w:sz w:val="16"/>
              </w:rPr>
            </w:pPr>
            <w:r w:rsidRPr="007C039D">
              <w:rPr>
                <w:sz w:val="16"/>
              </w:rPr>
              <w:t>CM3795</w:t>
            </w:r>
          </w:p>
        </w:tc>
        <w:tc>
          <w:tcPr>
            <w:tcW w:w="1319" w:type="dxa"/>
            <w:noWrap/>
            <w:hideMark/>
          </w:tcPr>
          <w:p w14:paraId="72249BEA"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017E41CB" w14:textId="77777777" w:rsidR="007C039D" w:rsidRPr="007C039D" w:rsidRDefault="007C039D" w:rsidP="007C039D">
            <w:pPr>
              <w:ind w:firstLine="0"/>
              <w:rPr>
                <w:sz w:val="16"/>
              </w:rPr>
            </w:pPr>
            <w:r w:rsidRPr="007C039D">
              <w:rPr>
                <w:sz w:val="16"/>
              </w:rPr>
              <w:t>87.99</w:t>
            </w:r>
          </w:p>
        </w:tc>
        <w:tc>
          <w:tcPr>
            <w:tcW w:w="1898" w:type="dxa"/>
            <w:noWrap/>
            <w:hideMark/>
          </w:tcPr>
          <w:p w14:paraId="63AEBDDE"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41B6E589" w14:textId="77777777" w:rsidR="007C039D" w:rsidRPr="007C039D" w:rsidRDefault="007C039D" w:rsidP="007C039D">
            <w:pPr>
              <w:ind w:firstLine="0"/>
              <w:rPr>
                <w:sz w:val="16"/>
              </w:rPr>
            </w:pPr>
            <w:r w:rsidRPr="007C039D">
              <w:rPr>
                <w:sz w:val="16"/>
              </w:rPr>
              <w:t>94.54</w:t>
            </w:r>
          </w:p>
        </w:tc>
        <w:tc>
          <w:tcPr>
            <w:tcW w:w="1881" w:type="dxa"/>
            <w:noWrap/>
            <w:hideMark/>
          </w:tcPr>
          <w:p w14:paraId="20908FB0" w14:textId="77777777" w:rsidR="007C039D" w:rsidRPr="007C039D" w:rsidRDefault="007C039D" w:rsidP="007C039D">
            <w:pPr>
              <w:ind w:firstLine="0"/>
              <w:rPr>
                <w:i/>
                <w:iCs/>
                <w:sz w:val="16"/>
              </w:rPr>
            </w:pPr>
            <w:r w:rsidRPr="007C039D">
              <w:rPr>
                <w:i/>
                <w:iCs/>
                <w:sz w:val="16"/>
              </w:rPr>
              <w:t>A. stuartii south</w:t>
            </w:r>
          </w:p>
        </w:tc>
        <w:tc>
          <w:tcPr>
            <w:tcW w:w="1237" w:type="dxa"/>
            <w:noWrap/>
            <w:hideMark/>
          </w:tcPr>
          <w:p w14:paraId="64E52163" w14:textId="77777777" w:rsidR="007C039D" w:rsidRPr="007C039D" w:rsidRDefault="007C039D" w:rsidP="007C039D">
            <w:pPr>
              <w:ind w:firstLine="0"/>
              <w:rPr>
                <w:sz w:val="16"/>
              </w:rPr>
            </w:pPr>
            <w:r w:rsidRPr="007C039D">
              <w:rPr>
                <w:sz w:val="16"/>
              </w:rPr>
              <w:t>89.58</w:t>
            </w:r>
          </w:p>
        </w:tc>
        <w:tc>
          <w:tcPr>
            <w:tcW w:w="2006" w:type="dxa"/>
            <w:noWrap/>
            <w:hideMark/>
          </w:tcPr>
          <w:p w14:paraId="453EB39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117DC0BE" w14:textId="77777777" w:rsidR="007C039D" w:rsidRPr="007C039D" w:rsidRDefault="007C039D" w:rsidP="007C039D">
            <w:pPr>
              <w:ind w:firstLine="0"/>
              <w:rPr>
                <w:sz w:val="16"/>
              </w:rPr>
            </w:pPr>
            <w:r w:rsidRPr="007C039D">
              <w:rPr>
                <w:sz w:val="16"/>
              </w:rPr>
              <w:t>67.2</w:t>
            </w:r>
          </w:p>
        </w:tc>
        <w:tc>
          <w:tcPr>
            <w:tcW w:w="1988" w:type="dxa"/>
            <w:noWrap/>
            <w:hideMark/>
          </w:tcPr>
          <w:p w14:paraId="2057F4AB"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69520E13" w14:textId="77777777" w:rsidR="007C039D" w:rsidRPr="007C039D" w:rsidRDefault="007C039D" w:rsidP="007C039D">
            <w:pPr>
              <w:ind w:firstLine="0"/>
              <w:rPr>
                <w:sz w:val="16"/>
              </w:rPr>
            </w:pPr>
            <w:r w:rsidRPr="007C039D">
              <w:rPr>
                <w:sz w:val="16"/>
              </w:rPr>
              <w:t>100</w:t>
            </w:r>
          </w:p>
        </w:tc>
      </w:tr>
      <w:tr w:rsidR="007C039D" w:rsidRPr="007C039D" w14:paraId="01734E37" w14:textId="77777777" w:rsidTr="007C039D">
        <w:trPr>
          <w:trHeight w:val="288"/>
          <w:jc w:val="center"/>
        </w:trPr>
        <w:tc>
          <w:tcPr>
            <w:tcW w:w="1159" w:type="dxa"/>
            <w:noWrap/>
            <w:hideMark/>
          </w:tcPr>
          <w:p w14:paraId="7DA70033" w14:textId="77777777" w:rsidR="007C039D" w:rsidRPr="007C039D" w:rsidRDefault="007C039D" w:rsidP="007C039D">
            <w:pPr>
              <w:ind w:firstLine="0"/>
              <w:rPr>
                <w:sz w:val="16"/>
              </w:rPr>
            </w:pPr>
            <w:r w:rsidRPr="007C039D">
              <w:rPr>
                <w:sz w:val="16"/>
              </w:rPr>
              <w:t>J5030</w:t>
            </w:r>
          </w:p>
        </w:tc>
        <w:tc>
          <w:tcPr>
            <w:tcW w:w="1319" w:type="dxa"/>
            <w:noWrap/>
            <w:hideMark/>
          </w:tcPr>
          <w:p w14:paraId="0ABF966C"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72FA644E" w14:textId="77777777" w:rsidR="007C039D" w:rsidRPr="007C039D" w:rsidRDefault="007C039D" w:rsidP="007C039D">
            <w:pPr>
              <w:ind w:firstLine="0"/>
              <w:rPr>
                <w:sz w:val="16"/>
              </w:rPr>
            </w:pPr>
            <w:r w:rsidRPr="007C039D">
              <w:rPr>
                <w:sz w:val="16"/>
              </w:rPr>
              <w:t>93.87</w:t>
            </w:r>
          </w:p>
        </w:tc>
        <w:tc>
          <w:tcPr>
            <w:tcW w:w="1898" w:type="dxa"/>
            <w:noWrap/>
            <w:hideMark/>
          </w:tcPr>
          <w:p w14:paraId="0AE6F196"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58CEB4AC" w14:textId="77777777" w:rsidR="007C039D" w:rsidRPr="007C039D" w:rsidRDefault="007C039D" w:rsidP="007C039D">
            <w:pPr>
              <w:ind w:firstLine="0"/>
              <w:rPr>
                <w:sz w:val="16"/>
              </w:rPr>
            </w:pPr>
            <w:r w:rsidRPr="007C039D">
              <w:rPr>
                <w:sz w:val="16"/>
              </w:rPr>
              <w:t>93.94</w:t>
            </w:r>
          </w:p>
        </w:tc>
        <w:tc>
          <w:tcPr>
            <w:tcW w:w="1881" w:type="dxa"/>
            <w:noWrap/>
            <w:hideMark/>
          </w:tcPr>
          <w:p w14:paraId="0CF618A2" w14:textId="77777777" w:rsidR="007C039D" w:rsidRPr="007C039D" w:rsidRDefault="007C039D" w:rsidP="007C039D">
            <w:pPr>
              <w:ind w:firstLine="0"/>
              <w:rPr>
                <w:i/>
                <w:iCs/>
                <w:sz w:val="16"/>
              </w:rPr>
            </w:pPr>
            <w:r w:rsidRPr="007C039D">
              <w:rPr>
                <w:i/>
                <w:iCs/>
                <w:sz w:val="16"/>
              </w:rPr>
              <w:t>A. stuartii south</w:t>
            </w:r>
          </w:p>
        </w:tc>
        <w:tc>
          <w:tcPr>
            <w:tcW w:w="1237" w:type="dxa"/>
            <w:noWrap/>
            <w:hideMark/>
          </w:tcPr>
          <w:p w14:paraId="581BB2C7" w14:textId="77777777" w:rsidR="007C039D" w:rsidRPr="007C039D" w:rsidRDefault="007C039D" w:rsidP="007C039D">
            <w:pPr>
              <w:ind w:firstLine="0"/>
              <w:rPr>
                <w:sz w:val="16"/>
              </w:rPr>
            </w:pPr>
            <w:r w:rsidRPr="007C039D">
              <w:rPr>
                <w:sz w:val="16"/>
              </w:rPr>
              <w:t>91.17</w:t>
            </w:r>
          </w:p>
        </w:tc>
        <w:tc>
          <w:tcPr>
            <w:tcW w:w="2006" w:type="dxa"/>
            <w:noWrap/>
            <w:hideMark/>
          </w:tcPr>
          <w:p w14:paraId="39A6516A"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3C8E102C" w14:textId="77777777" w:rsidR="007C039D" w:rsidRPr="007C039D" w:rsidRDefault="007C039D" w:rsidP="007C039D">
            <w:pPr>
              <w:ind w:firstLine="0"/>
              <w:rPr>
                <w:sz w:val="16"/>
              </w:rPr>
            </w:pPr>
            <w:r w:rsidRPr="007C039D">
              <w:rPr>
                <w:sz w:val="16"/>
              </w:rPr>
              <w:t>86.6</w:t>
            </w:r>
          </w:p>
        </w:tc>
        <w:tc>
          <w:tcPr>
            <w:tcW w:w="1988" w:type="dxa"/>
            <w:noWrap/>
            <w:hideMark/>
          </w:tcPr>
          <w:p w14:paraId="310F3875"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2FF5BD7E" w14:textId="77777777" w:rsidR="007C039D" w:rsidRPr="007C039D" w:rsidRDefault="007C039D" w:rsidP="007C039D">
            <w:pPr>
              <w:ind w:firstLine="0"/>
              <w:rPr>
                <w:sz w:val="16"/>
              </w:rPr>
            </w:pPr>
            <w:r w:rsidRPr="007C039D">
              <w:rPr>
                <w:sz w:val="16"/>
              </w:rPr>
              <w:t>100</w:t>
            </w:r>
          </w:p>
        </w:tc>
      </w:tr>
      <w:tr w:rsidR="007C039D" w:rsidRPr="007C039D" w14:paraId="4D4AC559" w14:textId="77777777" w:rsidTr="007C039D">
        <w:trPr>
          <w:trHeight w:val="288"/>
          <w:jc w:val="center"/>
        </w:trPr>
        <w:tc>
          <w:tcPr>
            <w:tcW w:w="1159" w:type="dxa"/>
            <w:noWrap/>
            <w:hideMark/>
          </w:tcPr>
          <w:p w14:paraId="3F8C3360" w14:textId="77777777" w:rsidR="007C039D" w:rsidRPr="007C039D" w:rsidRDefault="007C039D" w:rsidP="007C039D">
            <w:pPr>
              <w:ind w:firstLine="0"/>
              <w:rPr>
                <w:sz w:val="16"/>
              </w:rPr>
            </w:pPr>
            <w:r w:rsidRPr="007C039D">
              <w:rPr>
                <w:sz w:val="16"/>
              </w:rPr>
              <w:t>JM4432</w:t>
            </w:r>
          </w:p>
        </w:tc>
        <w:tc>
          <w:tcPr>
            <w:tcW w:w="1319" w:type="dxa"/>
            <w:noWrap/>
            <w:hideMark/>
          </w:tcPr>
          <w:p w14:paraId="009BC7D7"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34E3980" w14:textId="77777777" w:rsidR="007C039D" w:rsidRPr="007C039D" w:rsidRDefault="007C039D" w:rsidP="007C039D">
            <w:pPr>
              <w:ind w:firstLine="0"/>
              <w:rPr>
                <w:sz w:val="16"/>
              </w:rPr>
            </w:pPr>
            <w:r w:rsidRPr="007C039D">
              <w:rPr>
                <w:sz w:val="16"/>
              </w:rPr>
              <w:t>82.92</w:t>
            </w:r>
          </w:p>
        </w:tc>
        <w:tc>
          <w:tcPr>
            <w:tcW w:w="1898" w:type="dxa"/>
            <w:noWrap/>
            <w:hideMark/>
          </w:tcPr>
          <w:p w14:paraId="1B00DEC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B6E9637" w14:textId="77777777" w:rsidR="007C039D" w:rsidRPr="007C039D" w:rsidRDefault="007C039D" w:rsidP="007C039D">
            <w:pPr>
              <w:ind w:firstLine="0"/>
              <w:rPr>
                <w:sz w:val="16"/>
              </w:rPr>
            </w:pPr>
            <w:r w:rsidRPr="007C039D">
              <w:rPr>
                <w:sz w:val="16"/>
              </w:rPr>
              <w:t>92.35</w:t>
            </w:r>
          </w:p>
        </w:tc>
        <w:tc>
          <w:tcPr>
            <w:tcW w:w="1881" w:type="dxa"/>
            <w:noWrap/>
            <w:hideMark/>
          </w:tcPr>
          <w:p w14:paraId="2C85786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1767BDCA" w14:textId="77777777" w:rsidR="007C039D" w:rsidRPr="007C039D" w:rsidRDefault="007C039D" w:rsidP="007C039D">
            <w:pPr>
              <w:ind w:firstLine="0"/>
              <w:rPr>
                <w:sz w:val="16"/>
              </w:rPr>
            </w:pPr>
            <w:r w:rsidRPr="007C039D">
              <w:rPr>
                <w:sz w:val="16"/>
              </w:rPr>
              <w:t>92.28</w:t>
            </w:r>
          </w:p>
        </w:tc>
        <w:tc>
          <w:tcPr>
            <w:tcW w:w="2006" w:type="dxa"/>
            <w:noWrap/>
            <w:hideMark/>
          </w:tcPr>
          <w:p w14:paraId="01E8A9BB"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5C41903" w14:textId="77777777" w:rsidR="007C039D" w:rsidRPr="007C039D" w:rsidRDefault="007C039D" w:rsidP="007C039D">
            <w:pPr>
              <w:ind w:firstLine="0"/>
              <w:rPr>
                <w:sz w:val="16"/>
              </w:rPr>
            </w:pPr>
            <w:r w:rsidRPr="007C039D">
              <w:rPr>
                <w:sz w:val="16"/>
              </w:rPr>
              <w:t>97.41</w:t>
            </w:r>
          </w:p>
        </w:tc>
        <w:tc>
          <w:tcPr>
            <w:tcW w:w="1988" w:type="dxa"/>
            <w:noWrap/>
            <w:hideMark/>
          </w:tcPr>
          <w:p w14:paraId="5F007D2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0CD4131" w14:textId="77777777" w:rsidR="007C039D" w:rsidRPr="007C039D" w:rsidRDefault="007C039D" w:rsidP="007C039D">
            <w:pPr>
              <w:ind w:firstLine="0"/>
              <w:rPr>
                <w:sz w:val="16"/>
              </w:rPr>
            </w:pPr>
            <w:r w:rsidRPr="007C039D">
              <w:rPr>
                <w:sz w:val="16"/>
              </w:rPr>
              <w:t>100</w:t>
            </w:r>
          </w:p>
        </w:tc>
      </w:tr>
      <w:tr w:rsidR="007C039D" w:rsidRPr="007C039D" w14:paraId="7028D2B1" w14:textId="77777777" w:rsidTr="007C039D">
        <w:trPr>
          <w:trHeight w:val="288"/>
          <w:jc w:val="center"/>
        </w:trPr>
        <w:tc>
          <w:tcPr>
            <w:tcW w:w="1159" w:type="dxa"/>
            <w:noWrap/>
            <w:hideMark/>
          </w:tcPr>
          <w:p w14:paraId="4881CB49" w14:textId="77777777" w:rsidR="007C039D" w:rsidRPr="007C039D" w:rsidRDefault="007C039D" w:rsidP="007C039D">
            <w:pPr>
              <w:ind w:firstLine="0"/>
              <w:rPr>
                <w:sz w:val="16"/>
              </w:rPr>
            </w:pPr>
            <w:r w:rsidRPr="007C039D">
              <w:rPr>
                <w:sz w:val="16"/>
              </w:rPr>
              <w:t>JM3944</w:t>
            </w:r>
          </w:p>
        </w:tc>
        <w:tc>
          <w:tcPr>
            <w:tcW w:w="1319" w:type="dxa"/>
            <w:noWrap/>
            <w:hideMark/>
          </w:tcPr>
          <w:p w14:paraId="36609533"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2488BA9" w14:textId="77777777" w:rsidR="007C039D" w:rsidRPr="007C039D" w:rsidRDefault="007C039D" w:rsidP="007C039D">
            <w:pPr>
              <w:ind w:firstLine="0"/>
              <w:rPr>
                <w:sz w:val="16"/>
              </w:rPr>
            </w:pPr>
            <w:r w:rsidRPr="007C039D">
              <w:rPr>
                <w:sz w:val="16"/>
              </w:rPr>
              <w:t>92</w:t>
            </w:r>
          </w:p>
        </w:tc>
        <w:tc>
          <w:tcPr>
            <w:tcW w:w="1898" w:type="dxa"/>
            <w:noWrap/>
            <w:hideMark/>
          </w:tcPr>
          <w:p w14:paraId="2422ACD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14D4A6F" w14:textId="77777777" w:rsidR="007C039D" w:rsidRPr="007C039D" w:rsidRDefault="007C039D" w:rsidP="007C039D">
            <w:pPr>
              <w:ind w:firstLine="0"/>
              <w:rPr>
                <w:sz w:val="16"/>
              </w:rPr>
            </w:pPr>
            <w:r w:rsidRPr="007C039D">
              <w:rPr>
                <w:sz w:val="16"/>
              </w:rPr>
              <w:t>98.69</w:t>
            </w:r>
          </w:p>
        </w:tc>
        <w:tc>
          <w:tcPr>
            <w:tcW w:w="1881" w:type="dxa"/>
            <w:noWrap/>
            <w:hideMark/>
          </w:tcPr>
          <w:p w14:paraId="6D2D631B"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13FFA66" w14:textId="77777777" w:rsidR="007C039D" w:rsidRPr="007C039D" w:rsidRDefault="007C039D" w:rsidP="007C039D">
            <w:pPr>
              <w:ind w:firstLine="0"/>
              <w:rPr>
                <w:sz w:val="16"/>
              </w:rPr>
            </w:pPr>
            <w:r w:rsidRPr="007C039D">
              <w:rPr>
                <w:sz w:val="16"/>
              </w:rPr>
              <w:t>93.86</w:t>
            </w:r>
          </w:p>
        </w:tc>
        <w:tc>
          <w:tcPr>
            <w:tcW w:w="2006" w:type="dxa"/>
            <w:noWrap/>
            <w:hideMark/>
          </w:tcPr>
          <w:p w14:paraId="0E75CAA3"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57EB8FCE" w14:textId="77777777" w:rsidR="007C039D" w:rsidRPr="007C039D" w:rsidRDefault="007C039D" w:rsidP="007C039D">
            <w:pPr>
              <w:ind w:firstLine="0"/>
              <w:rPr>
                <w:sz w:val="16"/>
              </w:rPr>
            </w:pPr>
            <w:r w:rsidRPr="007C039D">
              <w:rPr>
                <w:sz w:val="16"/>
              </w:rPr>
              <w:t>90.03</w:t>
            </w:r>
          </w:p>
        </w:tc>
        <w:tc>
          <w:tcPr>
            <w:tcW w:w="1988" w:type="dxa"/>
            <w:noWrap/>
            <w:hideMark/>
          </w:tcPr>
          <w:p w14:paraId="02F8A6D9"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82575E7" w14:textId="77777777" w:rsidR="007C039D" w:rsidRPr="007C039D" w:rsidRDefault="007C039D" w:rsidP="007C039D">
            <w:pPr>
              <w:ind w:firstLine="0"/>
              <w:rPr>
                <w:sz w:val="16"/>
              </w:rPr>
            </w:pPr>
            <w:r w:rsidRPr="007C039D">
              <w:rPr>
                <w:sz w:val="16"/>
              </w:rPr>
              <w:t>100</w:t>
            </w:r>
          </w:p>
        </w:tc>
      </w:tr>
      <w:tr w:rsidR="007C039D" w:rsidRPr="007C039D" w14:paraId="032C1851" w14:textId="77777777" w:rsidTr="007C039D">
        <w:trPr>
          <w:trHeight w:val="288"/>
          <w:jc w:val="center"/>
        </w:trPr>
        <w:tc>
          <w:tcPr>
            <w:tcW w:w="1159" w:type="dxa"/>
            <w:noWrap/>
            <w:hideMark/>
          </w:tcPr>
          <w:p w14:paraId="6927D4D9" w14:textId="77777777" w:rsidR="007C039D" w:rsidRPr="007C039D" w:rsidRDefault="007C039D" w:rsidP="007C039D">
            <w:pPr>
              <w:ind w:firstLine="0"/>
              <w:rPr>
                <w:sz w:val="16"/>
              </w:rPr>
            </w:pPr>
            <w:r w:rsidRPr="007C039D">
              <w:rPr>
                <w:sz w:val="16"/>
              </w:rPr>
              <w:t>M22782</w:t>
            </w:r>
          </w:p>
        </w:tc>
        <w:tc>
          <w:tcPr>
            <w:tcW w:w="1319" w:type="dxa"/>
            <w:noWrap/>
            <w:hideMark/>
          </w:tcPr>
          <w:p w14:paraId="381D6F1C"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C3C5CB0" w14:textId="77777777" w:rsidR="007C039D" w:rsidRPr="007C039D" w:rsidRDefault="007C039D" w:rsidP="007C039D">
            <w:pPr>
              <w:ind w:firstLine="0"/>
              <w:rPr>
                <w:sz w:val="16"/>
              </w:rPr>
            </w:pPr>
            <w:r w:rsidRPr="007C039D">
              <w:rPr>
                <w:sz w:val="16"/>
              </w:rPr>
              <w:t>88.39</w:t>
            </w:r>
          </w:p>
        </w:tc>
        <w:tc>
          <w:tcPr>
            <w:tcW w:w="1898" w:type="dxa"/>
            <w:noWrap/>
            <w:hideMark/>
          </w:tcPr>
          <w:p w14:paraId="12BCABC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B168A9E" w14:textId="77777777" w:rsidR="007C039D" w:rsidRPr="007C039D" w:rsidRDefault="007C039D" w:rsidP="007C039D">
            <w:pPr>
              <w:ind w:firstLine="0"/>
              <w:rPr>
                <w:sz w:val="16"/>
              </w:rPr>
            </w:pPr>
            <w:r w:rsidRPr="007C039D">
              <w:rPr>
                <w:sz w:val="16"/>
              </w:rPr>
              <w:t>96.85</w:t>
            </w:r>
          </w:p>
        </w:tc>
        <w:tc>
          <w:tcPr>
            <w:tcW w:w="1881" w:type="dxa"/>
            <w:noWrap/>
            <w:hideMark/>
          </w:tcPr>
          <w:p w14:paraId="5AD0B85F"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143E00C9" w14:textId="77777777" w:rsidR="007C039D" w:rsidRPr="007C039D" w:rsidRDefault="007C039D" w:rsidP="007C039D">
            <w:pPr>
              <w:ind w:firstLine="0"/>
              <w:rPr>
                <w:sz w:val="16"/>
              </w:rPr>
            </w:pPr>
            <w:r w:rsidRPr="007C039D">
              <w:rPr>
                <w:sz w:val="16"/>
              </w:rPr>
              <w:t>93.28</w:t>
            </w:r>
          </w:p>
        </w:tc>
        <w:tc>
          <w:tcPr>
            <w:tcW w:w="2006" w:type="dxa"/>
            <w:noWrap/>
            <w:hideMark/>
          </w:tcPr>
          <w:p w14:paraId="29B0E48E"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023CE4A5" w14:textId="77777777" w:rsidR="007C039D" w:rsidRPr="007C039D" w:rsidRDefault="007C039D" w:rsidP="007C039D">
            <w:pPr>
              <w:ind w:firstLine="0"/>
              <w:rPr>
                <w:sz w:val="16"/>
              </w:rPr>
            </w:pPr>
            <w:r w:rsidRPr="007C039D">
              <w:rPr>
                <w:sz w:val="16"/>
              </w:rPr>
              <w:t>98.8</w:t>
            </w:r>
          </w:p>
        </w:tc>
        <w:tc>
          <w:tcPr>
            <w:tcW w:w="1988" w:type="dxa"/>
            <w:noWrap/>
            <w:hideMark/>
          </w:tcPr>
          <w:p w14:paraId="751C453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89910F3" w14:textId="77777777" w:rsidR="007C039D" w:rsidRPr="007C039D" w:rsidRDefault="007C039D" w:rsidP="007C039D">
            <w:pPr>
              <w:ind w:firstLine="0"/>
              <w:rPr>
                <w:sz w:val="16"/>
              </w:rPr>
            </w:pPr>
            <w:r w:rsidRPr="007C039D">
              <w:rPr>
                <w:sz w:val="16"/>
              </w:rPr>
              <w:t>100</w:t>
            </w:r>
          </w:p>
        </w:tc>
      </w:tr>
      <w:tr w:rsidR="007C039D" w:rsidRPr="007C039D" w14:paraId="11E2DA40" w14:textId="77777777" w:rsidTr="007C039D">
        <w:trPr>
          <w:trHeight w:val="288"/>
          <w:jc w:val="center"/>
        </w:trPr>
        <w:tc>
          <w:tcPr>
            <w:tcW w:w="1159" w:type="dxa"/>
            <w:noWrap/>
            <w:hideMark/>
          </w:tcPr>
          <w:p w14:paraId="4DAD8D54" w14:textId="77777777" w:rsidR="007C039D" w:rsidRPr="007C039D" w:rsidRDefault="007C039D" w:rsidP="007C039D">
            <w:pPr>
              <w:ind w:firstLine="0"/>
              <w:rPr>
                <w:sz w:val="16"/>
              </w:rPr>
            </w:pPr>
            <w:r w:rsidRPr="007C039D">
              <w:rPr>
                <w:sz w:val="16"/>
              </w:rPr>
              <w:t>M22784</w:t>
            </w:r>
          </w:p>
        </w:tc>
        <w:tc>
          <w:tcPr>
            <w:tcW w:w="1319" w:type="dxa"/>
            <w:noWrap/>
            <w:hideMark/>
          </w:tcPr>
          <w:p w14:paraId="1613A85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B2CB28C" w14:textId="77777777" w:rsidR="007C039D" w:rsidRPr="007C039D" w:rsidRDefault="007C039D" w:rsidP="007C039D">
            <w:pPr>
              <w:ind w:firstLine="0"/>
              <w:rPr>
                <w:sz w:val="16"/>
              </w:rPr>
            </w:pPr>
            <w:r w:rsidRPr="007C039D">
              <w:rPr>
                <w:sz w:val="16"/>
              </w:rPr>
              <w:t>93.36</w:t>
            </w:r>
          </w:p>
        </w:tc>
        <w:tc>
          <w:tcPr>
            <w:tcW w:w="1898" w:type="dxa"/>
            <w:noWrap/>
            <w:hideMark/>
          </w:tcPr>
          <w:p w14:paraId="4CCA622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B243BFA" w14:textId="77777777" w:rsidR="007C039D" w:rsidRPr="007C039D" w:rsidRDefault="007C039D" w:rsidP="007C039D">
            <w:pPr>
              <w:ind w:firstLine="0"/>
              <w:rPr>
                <w:sz w:val="16"/>
              </w:rPr>
            </w:pPr>
            <w:r w:rsidRPr="007C039D">
              <w:rPr>
                <w:sz w:val="16"/>
              </w:rPr>
              <w:t>90.94</w:t>
            </w:r>
          </w:p>
        </w:tc>
        <w:tc>
          <w:tcPr>
            <w:tcW w:w="1881" w:type="dxa"/>
            <w:noWrap/>
            <w:hideMark/>
          </w:tcPr>
          <w:p w14:paraId="081D961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2132FD7" w14:textId="77777777" w:rsidR="007C039D" w:rsidRPr="007C039D" w:rsidRDefault="007C039D" w:rsidP="007C039D">
            <w:pPr>
              <w:ind w:firstLine="0"/>
              <w:rPr>
                <w:sz w:val="16"/>
              </w:rPr>
            </w:pPr>
            <w:r w:rsidRPr="007C039D">
              <w:rPr>
                <w:sz w:val="16"/>
              </w:rPr>
              <w:t>95.2</w:t>
            </w:r>
          </w:p>
        </w:tc>
        <w:tc>
          <w:tcPr>
            <w:tcW w:w="2006" w:type="dxa"/>
            <w:noWrap/>
            <w:hideMark/>
          </w:tcPr>
          <w:p w14:paraId="651F3C3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A572183" w14:textId="77777777" w:rsidR="007C039D" w:rsidRPr="007C039D" w:rsidRDefault="007C039D" w:rsidP="007C039D">
            <w:pPr>
              <w:ind w:firstLine="0"/>
              <w:rPr>
                <w:sz w:val="16"/>
              </w:rPr>
            </w:pPr>
            <w:r w:rsidRPr="007C039D">
              <w:rPr>
                <w:sz w:val="16"/>
              </w:rPr>
              <w:t>99.72</w:t>
            </w:r>
          </w:p>
        </w:tc>
        <w:tc>
          <w:tcPr>
            <w:tcW w:w="1988" w:type="dxa"/>
            <w:noWrap/>
            <w:hideMark/>
          </w:tcPr>
          <w:p w14:paraId="7BAD9C9E"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E5E4751" w14:textId="77777777" w:rsidR="007C039D" w:rsidRPr="007C039D" w:rsidRDefault="007C039D" w:rsidP="007C039D">
            <w:pPr>
              <w:ind w:firstLine="0"/>
              <w:rPr>
                <w:sz w:val="16"/>
              </w:rPr>
            </w:pPr>
            <w:r w:rsidRPr="007C039D">
              <w:rPr>
                <w:sz w:val="16"/>
              </w:rPr>
              <w:t>99.99</w:t>
            </w:r>
          </w:p>
        </w:tc>
      </w:tr>
      <w:tr w:rsidR="007C039D" w:rsidRPr="007C039D" w14:paraId="61C3B919" w14:textId="77777777" w:rsidTr="007C039D">
        <w:trPr>
          <w:trHeight w:val="288"/>
          <w:jc w:val="center"/>
        </w:trPr>
        <w:tc>
          <w:tcPr>
            <w:tcW w:w="1159" w:type="dxa"/>
            <w:noWrap/>
            <w:hideMark/>
          </w:tcPr>
          <w:p w14:paraId="46DB8B56" w14:textId="77777777" w:rsidR="007C039D" w:rsidRPr="007C039D" w:rsidRDefault="007C039D" w:rsidP="007C039D">
            <w:pPr>
              <w:ind w:firstLine="0"/>
              <w:rPr>
                <w:sz w:val="16"/>
              </w:rPr>
            </w:pPr>
            <w:r w:rsidRPr="007C039D">
              <w:rPr>
                <w:sz w:val="16"/>
              </w:rPr>
              <w:t>M22785</w:t>
            </w:r>
          </w:p>
        </w:tc>
        <w:tc>
          <w:tcPr>
            <w:tcW w:w="1319" w:type="dxa"/>
            <w:noWrap/>
            <w:hideMark/>
          </w:tcPr>
          <w:p w14:paraId="6F7D440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3A77598" w14:textId="77777777" w:rsidR="007C039D" w:rsidRPr="007C039D" w:rsidRDefault="007C039D" w:rsidP="007C039D">
            <w:pPr>
              <w:ind w:firstLine="0"/>
              <w:rPr>
                <w:sz w:val="16"/>
              </w:rPr>
            </w:pPr>
            <w:r w:rsidRPr="007C039D">
              <w:rPr>
                <w:sz w:val="16"/>
              </w:rPr>
              <w:t>58.88</w:t>
            </w:r>
          </w:p>
        </w:tc>
        <w:tc>
          <w:tcPr>
            <w:tcW w:w="1898" w:type="dxa"/>
            <w:noWrap/>
            <w:hideMark/>
          </w:tcPr>
          <w:p w14:paraId="3A5712C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39780581" w14:textId="77777777" w:rsidR="007C039D" w:rsidRPr="007C039D" w:rsidRDefault="007C039D" w:rsidP="007C039D">
            <w:pPr>
              <w:ind w:firstLine="0"/>
              <w:rPr>
                <w:sz w:val="16"/>
              </w:rPr>
            </w:pPr>
            <w:r w:rsidRPr="007C039D">
              <w:rPr>
                <w:sz w:val="16"/>
              </w:rPr>
              <w:t>51.36</w:t>
            </w:r>
          </w:p>
        </w:tc>
        <w:tc>
          <w:tcPr>
            <w:tcW w:w="1881" w:type="dxa"/>
            <w:noWrap/>
            <w:hideMark/>
          </w:tcPr>
          <w:p w14:paraId="4C77FBF5"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209B488" w14:textId="77777777" w:rsidR="007C039D" w:rsidRPr="007C039D" w:rsidRDefault="007C039D" w:rsidP="007C039D">
            <w:pPr>
              <w:ind w:firstLine="0"/>
              <w:rPr>
                <w:sz w:val="16"/>
              </w:rPr>
            </w:pPr>
            <w:r w:rsidRPr="007C039D">
              <w:rPr>
                <w:sz w:val="16"/>
              </w:rPr>
              <w:t>57.38</w:t>
            </w:r>
          </w:p>
        </w:tc>
        <w:tc>
          <w:tcPr>
            <w:tcW w:w="2006" w:type="dxa"/>
            <w:noWrap/>
            <w:hideMark/>
          </w:tcPr>
          <w:p w14:paraId="395F86AB"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20BE2FFB" w14:textId="77777777" w:rsidR="007C039D" w:rsidRPr="007C039D" w:rsidRDefault="007C039D" w:rsidP="007C039D">
            <w:pPr>
              <w:ind w:firstLine="0"/>
              <w:rPr>
                <w:sz w:val="16"/>
              </w:rPr>
            </w:pPr>
            <w:r w:rsidRPr="007C039D">
              <w:rPr>
                <w:sz w:val="16"/>
              </w:rPr>
              <w:t>88.51</w:t>
            </w:r>
          </w:p>
        </w:tc>
        <w:tc>
          <w:tcPr>
            <w:tcW w:w="1988" w:type="dxa"/>
            <w:noWrap/>
            <w:hideMark/>
          </w:tcPr>
          <w:p w14:paraId="3B436C34"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249ACD53" w14:textId="77777777" w:rsidR="007C039D" w:rsidRPr="007C039D" w:rsidRDefault="007C039D" w:rsidP="007C039D">
            <w:pPr>
              <w:ind w:firstLine="0"/>
              <w:rPr>
                <w:sz w:val="16"/>
              </w:rPr>
            </w:pPr>
            <w:r w:rsidRPr="007C039D">
              <w:rPr>
                <w:sz w:val="16"/>
              </w:rPr>
              <w:t>100</w:t>
            </w:r>
          </w:p>
        </w:tc>
      </w:tr>
      <w:tr w:rsidR="007C039D" w:rsidRPr="007C039D" w14:paraId="0C926D97" w14:textId="77777777" w:rsidTr="007C039D">
        <w:trPr>
          <w:trHeight w:val="288"/>
          <w:jc w:val="center"/>
        </w:trPr>
        <w:tc>
          <w:tcPr>
            <w:tcW w:w="1159" w:type="dxa"/>
            <w:noWrap/>
            <w:hideMark/>
          </w:tcPr>
          <w:p w14:paraId="2CA0ED05" w14:textId="77777777" w:rsidR="007C039D" w:rsidRPr="007C039D" w:rsidRDefault="007C039D" w:rsidP="007C039D">
            <w:pPr>
              <w:ind w:firstLine="0"/>
              <w:rPr>
                <w:sz w:val="16"/>
              </w:rPr>
            </w:pPr>
            <w:r w:rsidRPr="007C039D">
              <w:rPr>
                <w:sz w:val="16"/>
              </w:rPr>
              <w:t>J15888</w:t>
            </w:r>
          </w:p>
        </w:tc>
        <w:tc>
          <w:tcPr>
            <w:tcW w:w="1319" w:type="dxa"/>
            <w:noWrap/>
            <w:hideMark/>
          </w:tcPr>
          <w:p w14:paraId="34B192BD"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B571FCC" w14:textId="77777777" w:rsidR="007C039D" w:rsidRPr="007C039D" w:rsidRDefault="007C039D" w:rsidP="007C039D">
            <w:pPr>
              <w:ind w:firstLine="0"/>
              <w:rPr>
                <w:sz w:val="16"/>
              </w:rPr>
            </w:pPr>
            <w:r w:rsidRPr="007C039D">
              <w:rPr>
                <w:sz w:val="16"/>
              </w:rPr>
              <w:t>51.45</w:t>
            </w:r>
          </w:p>
        </w:tc>
        <w:tc>
          <w:tcPr>
            <w:tcW w:w="1898" w:type="dxa"/>
            <w:noWrap/>
            <w:hideMark/>
          </w:tcPr>
          <w:p w14:paraId="786BA55B"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54B38281" w14:textId="77777777" w:rsidR="007C039D" w:rsidRPr="007C039D" w:rsidRDefault="007C039D" w:rsidP="007C039D">
            <w:pPr>
              <w:ind w:firstLine="0"/>
              <w:rPr>
                <w:sz w:val="16"/>
              </w:rPr>
            </w:pPr>
            <w:r w:rsidRPr="007C039D">
              <w:rPr>
                <w:sz w:val="16"/>
              </w:rPr>
              <w:t>51.48</w:t>
            </w:r>
          </w:p>
        </w:tc>
        <w:tc>
          <w:tcPr>
            <w:tcW w:w="1881" w:type="dxa"/>
            <w:noWrap/>
            <w:hideMark/>
          </w:tcPr>
          <w:p w14:paraId="05A25ED1"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11C2422" w14:textId="77777777" w:rsidR="007C039D" w:rsidRPr="007C039D" w:rsidRDefault="007C039D" w:rsidP="007C039D">
            <w:pPr>
              <w:ind w:firstLine="0"/>
              <w:rPr>
                <w:sz w:val="16"/>
              </w:rPr>
            </w:pPr>
            <w:r w:rsidRPr="007C039D">
              <w:rPr>
                <w:sz w:val="16"/>
              </w:rPr>
              <w:t>59.4</w:t>
            </w:r>
          </w:p>
        </w:tc>
        <w:tc>
          <w:tcPr>
            <w:tcW w:w="2006" w:type="dxa"/>
            <w:noWrap/>
            <w:hideMark/>
          </w:tcPr>
          <w:p w14:paraId="6FA30CA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D288C59" w14:textId="77777777" w:rsidR="007C039D" w:rsidRPr="007C039D" w:rsidRDefault="007C039D" w:rsidP="007C039D">
            <w:pPr>
              <w:ind w:firstLine="0"/>
              <w:rPr>
                <w:sz w:val="16"/>
              </w:rPr>
            </w:pPr>
            <w:r w:rsidRPr="007C039D">
              <w:rPr>
                <w:sz w:val="16"/>
              </w:rPr>
              <w:t>91.51</w:t>
            </w:r>
          </w:p>
        </w:tc>
        <w:tc>
          <w:tcPr>
            <w:tcW w:w="1988" w:type="dxa"/>
            <w:noWrap/>
            <w:hideMark/>
          </w:tcPr>
          <w:p w14:paraId="779D28F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633893FE" w14:textId="77777777" w:rsidR="007C039D" w:rsidRPr="007C039D" w:rsidRDefault="007C039D" w:rsidP="007C039D">
            <w:pPr>
              <w:ind w:firstLine="0"/>
              <w:rPr>
                <w:sz w:val="16"/>
              </w:rPr>
            </w:pPr>
            <w:r w:rsidRPr="007C039D">
              <w:rPr>
                <w:sz w:val="16"/>
              </w:rPr>
              <w:t>100</w:t>
            </w:r>
          </w:p>
        </w:tc>
      </w:tr>
      <w:tr w:rsidR="007C039D" w:rsidRPr="007C039D" w14:paraId="6D14E2B3" w14:textId="77777777" w:rsidTr="007C039D">
        <w:trPr>
          <w:trHeight w:val="288"/>
          <w:jc w:val="center"/>
        </w:trPr>
        <w:tc>
          <w:tcPr>
            <w:tcW w:w="1159" w:type="dxa"/>
            <w:noWrap/>
            <w:hideMark/>
          </w:tcPr>
          <w:p w14:paraId="6882E610" w14:textId="77777777" w:rsidR="007C039D" w:rsidRPr="007C039D" w:rsidRDefault="007C039D" w:rsidP="007C039D">
            <w:pPr>
              <w:ind w:firstLine="0"/>
              <w:rPr>
                <w:sz w:val="16"/>
              </w:rPr>
            </w:pPr>
            <w:r w:rsidRPr="007C039D">
              <w:rPr>
                <w:sz w:val="16"/>
              </w:rPr>
              <w:t>JM14417</w:t>
            </w:r>
          </w:p>
        </w:tc>
        <w:tc>
          <w:tcPr>
            <w:tcW w:w="1319" w:type="dxa"/>
            <w:noWrap/>
            <w:hideMark/>
          </w:tcPr>
          <w:p w14:paraId="00C0D41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0958639" w14:textId="77777777" w:rsidR="007C039D" w:rsidRPr="007C039D" w:rsidRDefault="007C039D" w:rsidP="007C039D">
            <w:pPr>
              <w:ind w:firstLine="0"/>
              <w:rPr>
                <w:sz w:val="16"/>
              </w:rPr>
            </w:pPr>
            <w:r w:rsidRPr="007C039D">
              <w:rPr>
                <w:sz w:val="16"/>
              </w:rPr>
              <w:t>63.98</w:t>
            </w:r>
          </w:p>
        </w:tc>
        <w:tc>
          <w:tcPr>
            <w:tcW w:w="1898" w:type="dxa"/>
            <w:noWrap/>
            <w:hideMark/>
          </w:tcPr>
          <w:p w14:paraId="034AE29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AE3B4CC" w14:textId="77777777" w:rsidR="007C039D" w:rsidRPr="007C039D" w:rsidRDefault="007C039D" w:rsidP="007C039D">
            <w:pPr>
              <w:ind w:firstLine="0"/>
              <w:rPr>
                <w:sz w:val="16"/>
              </w:rPr>
            </w:pPr>
            <w:r w:rsidRPr="007C039D">
              <w:rPr>
                <w:sz w:val="16"/>
              </w:rPr>
              <w:t>81.44</w:t>
            </w:r>
          </w:p>
        </w:tc>
        <w:tc>
          <w:tcPr>
            <w:tcW w:w="1881" w:type="dxa"/>
            <w:noWrap/>
            <w:hideMark/>
          </w:tcPr>
          <w:p w14:paraId="3C9BE3ED"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383D889" w14:textId="77777777" w:rsidR="007C039D" w:rsidRPr="007C039D" w:rsidRDefault="007C039D" w:rsidP="007C039D">
            <w:pPr>
              <w:ind w:firstLine="0"/>
              <w:rPr>
                <w:sz w:val="16"/>
              </w:rPr>
            </w:pPr>
            <w:r w:rsidRPr="007C039D">
              <w:rPr>
                <w:sz w:val="16"/>
              </w:rPr>
              <w:t>63.89</w:t>
            </w:r>
          </w:p>
        </w:tc>
        <w:tc>
          <w:tcPr>
            <w:tcW w:w="2006" w:type="dxa"/>
            <w:noWrap/>
            <w:hideMark/>
          </w:tcPr>
          <w:p w14:paraId="3416C6A7"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8CFC810" w14:textId="77777777" w:rsidR="007C039D" w:rsidRPr="007C039D" w:rsidRDefault="007C039D" w:rsidP="007C039D">
            <w:pPr>
              <w:ind w:firstLine="0"/>
              <w:rPr>
                <w:sz w:val="16"/>
              </w:rPr>
            </w:pPr>
            <w:r w:rsidRPr="007C039D">
              <w:rPr>
                <w:sz w:val="16"/>
              </w:rPr>
              <w:t>61.98</w:t>
            </w:r>
          </w:p>
        </w:tc>
        <w:tc>
          <w:tcPr>
            <w:tcW w:w="1988" w:type="dxa"/>
            <w:noWrap/>
            <w:hideMark/>
          </w:tcPr>
          <w:p w14:paraId="063AEE06"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DCA1859" w14:textId="77777777" w:rsidR="007C039D" w:rsidRPr="007C039D" w:rsidRDefault="007C039D" w:rsidP="007C039D">
            <w:pPr>
              <w:ind w:firstLine="0"/>
              <w:rPr>
                <w:sz w:val="16"/>
              </w:rPr>
            </w:pPr>
            <w:r w:rsidRPr="007C039D">
              <w:rPr>
                <w:sz w:val="16"/>
              </w:rPr>
              <w:t>100</w:t>
            </w:r>
          </w:p>
        </w:tc>
      </w:tr>
      <w:tr w:rsidR="007C039D" w:rsidRPr="007C039D" w14:paraId="03B7C81C" w14:textId="77777777" w:rsidTr="007C039D">
        <w:trPr>
          <w:trHeight w:val="288"/>
          <w:jc w:val="center"/>
        </w:trPr>
        <w:tc>
          <w:tcPr>
            <w:tcW w:w="1159" w:type="dxa"/>
            <w:noWrap/>
            <w:hideMark/>
          </w:tcPr>
          <w:p w14:paraId="5549DB19" w14:textId="77777777" w:rsidR="007C039D" w:rsidRPr="007C039D" w:rsidRDefault="007C039D" w:rsidP="007C039D">
            <w:pPr>
              <w:ind w:firstLine="0"/>
              <w:rPr>
                <w:sz w:val="16"/>
              </w:rPr>
            </w:pPr>
            <w:r w:rsidRPr="007C039D">
              <w:rPr>
                <w:sz w:val="16"/>
              </w:rPr>
              <w:t>RT1</w:t>
            </w:r>
          </w:p>
        </w:tc>
        <w:tc>
          <w:tcPr>
            <w:tcW w:w="1319" w:type="dxa"/>
            <w:noWrap/>
            <w:hideMark/>
          </w:tcPr>
          <w:p w14:paraId="0D67217B"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487C2587" w14:textId="77777777" w:rsidR="007C039D" w:rsidRPr="007C039D" w:rsidRDefault="007C039D" w:rsidP="007C039D">
            <w:pPr>
              <w:ind w:firstLine="0"/>
              <w:rPr>
                <w:sz w:val="16"/>
              </w:rPr>
            </w:pPr>
            <w:r w:rsidRPr="007C039D">
              <w:rPr>
                <w:sz w:val="16"/>
              </w:rPr>
              <w:t>97.79</w:t>
            </w:r>
          </w:p>
        </w:tc>
        <w:tc>
          <w:tcPr>
            <w:tcW w:w="1898" w:type="dxa"/>
            <w:noWrap/>
            <w:hideMark/>
          </w:tcPr>
          <w:p w14:paraId="5DB88E92"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C4271C6" w14:textId="77777777" w:rsidR="007C039D" w:rsidRPr="007C039D" w:rsidRDefault="007C039D" w:rsidP="007C039D">
            <w:pPr>
              <w:ind w:firstLine="0"/>
              <w:rPr>
                <w:sz w:val="16"/>
              </w:rPr>
            </w:pPr>
            <w:r w:rsidRPr="007C039D">
              <w:rPr>
                <w:sz w:val="16"/>
              </w:rPr>
              <w:t>99.42</w:t>
            </w:r>
          </w:p>
        </w:tc>
        <w:tc>
          <w:tcPr>
            <w:tcW w:w="1881" w:type="dxa"/>
            <w:noWrap/>
            <w:hideMark/>
          </w:tcPr>
          <w:p w14:paraId="6C1380A2"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33AC089" w14:textId="77777777" w:rsidR="007C039D" w:rsidRPr="007C039D" w:rsidRDefault="007C039D" w:rsidP="007C039D">
            <w:pPr>
              <w:ind w:firstLine="0"/>
              <w:rPr>
                <w:sz w:val="16"/>
              </w:rPr>
            </w:pPr>
            <w:r w:rsidRPr="007C039D">
              <w:rPr>
                <w:sz w:val="16"/>
              </w:rPr>
              <w:t>98.32</w:t>
            </w:r>
          </w:p>
        </w:tc>
        <w:tc>
          <w:tcPr>
            <w:tcW w:w="2006" w:type="dxa"/>
            <w:noWrap/>
            <w:hideMark/>
          </w:tcPr>
          <w:p w14:paraId="3FF9210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3743061" w14:textId="77777777" w:rsidR="007C039D" w:rsidRPr="007C039D" w:rsidRDefault="007C039D" w:rsidP="007C039D">
            <w:pPr>
              <w:ind w:firstLine="0"/>
              <w:rPr>
                <w:sz w:val="16"/>
              </w:rPr>
            </w:pPr>
            <w:r w:rsidRPr="007C039D">
              <w:rPr>
                <w:sz w:val="16"/>
              </w:rPr>
              <w:t>98.36</w:t>
            </w:r>
          </w:p>
        </w:tc>
        <w:tc>
          <w:tcPr>
            <w:tcW w:w="1988" w:type="dxa"/>
            <w:noWrap/>
            <w:hideMark/>
          </w:tcPr>
          <w:p w14:paraId="2B70CD3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217E4207" w14:textId="77777777" w:rsidR="007C039D" w:rsidRPr="007C039D" w:rsidRDefault="007C039D" w:rsidP="007C039D">
            <w:pPr>
              <w:ind w:firstLine="0"/>
              <w:rPr>
                <w:sz w:val="16"/>
              </w:rPr>
            </w:pPr>
            <w:r w:rsidRPr="007C039D">
              <w:rPr>
                <w:sz w:val="16"/>
              </w:rPr>
              <w:t>100</w:t>
            </w:r>
          </w:p>
        </w:tc>
      </w:tr>
      <w:tr w:rsidR="007C039D" w:rsidRPr="007C039D" w14:paraId="2E7E99B0" w14:textId="77777777" w:rsidTr="007C039D">
        <w:trPr>
          <w:trHeight w:val="288"/>
          <w:jc w:val="center"/>
        </w:trPr>
        <w:tc>
          <w:tcPr>
            <w:tcW w:w="1159" w:type="dxa"/>
            <w:noWrap/>
            <w:hideMark/>
          </w:tcPr>
          <w:p w14:paraId="3C848B2D" w14:textId="77777777" w:rsidR="007C039D" w:rsidRPr="007C039D" w:rsidRDefault="007C039D" w:rsidP="007C039D">
            <w:pPr>
              <w:ind w:firstLine="0"/>
              <w:rPr>
                <w:sz w:val="16"/>
              </w:rPr>
            </w:pPr>
            <w:r w:rsidRPr="007C039D">
              <w:rPr>
                <w:sz w:val="16"/>
              </w:rPr>
              <w:t>JM1600</w:t>
            </w:r>
          </w:p>
        </w:tc>
        <w:tc>
          <w:tcPr>
            <w:tcW w:w="1319" w:type="dxa"/>
            <w:noWrap/>
            <w:hideMark/>
          </w:tcPr>
          <w:p w14:paraId="43DC0F3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6C41ABD1" w14:textId="77777777" w:rsidR="007C039D" w:rsidRPr="007C039D" w:rsidRDefault="007C039D" w:rsidP="007C039D">
            <w:pPr>
              <w:ind w:firstLine="0"/>
              <w:rPr>
                <w:sz w:val="16"/>
              </w:rPr>
            </w:pPr>
            <w:r w:rsidRPr="007C039D">
              <w:rPr>
                <w:sz w:val="16"/>
              </w:rPr>
              <w:t>80.24</w:t>
            </w:r>
          </w:p>
        </w:tc>
        <w:tc>
          <w:tcPr>
            <w:tcW w:w="1898" w:type="dxa"/>
            <w:noWrap/>
            <w:hideMark/>
          </w:tcPr>
          <w:p w14:paraId="2E695927"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A8DFA1F" w14:textId="77777777" w:rsidR="007C039D" w:rsidRPr="007C039D" w:rsidRDefault="007C039D" w:rsidP="007C039D">
            <w:pPr>
              <w:ind w:firstLine="0"/>
              <w:rPr>
                <w:sz w:val="16"/>
              </w:rPr>
            </w:pPr>
            <w:r w:rsidRPr="007C039D">
              <w:rPr>
                <w:sz w:val="16"/>
              </w:rPr>
              <w:t>81.09</w:t>
            </w:r>
          </w:p>
        </w:tc>
        <w:tc>
          <w:tcPr>
            <w:tcW w:w="1881" w:type="dxa"/>
            <w:noWrap/>
            <w:hideMark/>
          </w:tcPr>
          <w:p w14:paraId="53C13FA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7B36240" w14:textId="77777777" w:rsidR="007C039D" w:rsidRPr="007C039D" w:rsidRDefault="007C039D" w:rsidP="007C039D">
            <w:pPr>
              <w:ind w:firstLine="0"/>
              <w:rPr>
                <w:sz w:val="16"/>
              </w:rPr>
            </w:pPr>
            <w:r w:rsidRPr="007C039D">
              <w:rPr>
                <w:sz w:val="16"/>
              </w:rPr>
              <w:t>83.52</w:t>
            </w:r>
          </w:p>
        </w:tc>
        <w:tc>
          <w:tcPr>
            <w:tcW w:w="2006" w:type="dxa"/>
            <w:noWrap/>
            <w:hideMark/>
          </w:tcPr>
          <w:p w14:paraId="77CD0BC3"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104921DE" w14:textId="77777777" w:rsidR="007C039D" w:rsidRPr="007C039D" w:rsidRDefault="007C039D" w:rsidP="007C039D">
            <w:pPr>
              <w:ind w:firstLine="0"/>
              <w:rPr>
                <w:sz w:val="16"/>
              </w:rPr>
            </w:pPr>
            <w:r w:rsidRPr="007C039D">
              <w:rPr>
                <w:sz w:val="16"/>
              </w:rPr>
              <w:t>69.26</w:t>
            </w:r>
          </w:p>
        </w:tc>
        <w:tc>
          <w:tcPr>
            <w:tcW w:w="1988" w:type="dxa"/>
            <w:noWrap/>
            <w:hideMark/>
          </w:tcPr>
          <w:p w14:paraId="60A4F606"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337F1CBF" w14:textId="77777777" w:rsidR="007C039D" w:rsidRPr="007C039D" w:rsidRDefault="007C039D" w:rsidP="007C039D">
            <w:pPr>
              <w:ind w:firstLine="0"/>
              <w:rPr>
                <w:sz w:val="16"/>
              </w:rPr>
            </w:pPr>
            <w:r w:rsidRPr="007C039D">
              <w:rPr>
                <w:sz w:val="16"/>
              </w:rPr>
              <w:t>96.95</w:t>
            </w:r>
          </w:p>
        </w:tc>
      </w:tr>
      <w:tr w:rsidR="007C039D" w:rsidRPr="007C039D" w14:paraId="59F86E2C" w14:textId="77777777" w:rsidTr="007C039D">
        <w:trPr>
          <w:trHeight w:val="288"/>
          <w:jc w:val="center"/>
        </w:trPr>
        <w:tc>
          <w:tcPr>
            <w:tcW w:w="1159" w:type="dxa"/>
            <w:noWrap/>
            <w:hideMark/>
          </w:tcPr>
          <w:p w14:paraId="49DAC7A8" w14:textId="77777777" w:rsidR="007C039D" w:rsidRPr="007C039D" w:rsidRDefault="007C039D" w:rsidP="007C039D">
            <w:pPr>
              <w:ind w:firstLine="0"/>
              <w:rPr>
                <w:sz w:val="16"/>
              </w:rPr>
            </w:pPr>
            <w:r w:rsidRPr="007C039D">
              <w:rPr>
                <w:sz w:val="16"/>
              </w:rPr>
              <w:t>JM1596</w:t>
            </w:r>
          </w:p>
        </w:tc>
        <w:tc>
          <w:tcPr>
            <w:tcW w:w="1319" w:type="dxa"/>
            <w:noWrap/>
            <w:hideMark/>
          </w:tcPr>
          <w:p w14:paraId="692A664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AA18682" w14:textId="77777777" w:rsidR="007C039D" w:rsidRPr="007C039D" w:rsidRDefault="007C039D" w:rsidP="007C039D">
            <w:pPr>
              <w:ind w:firstLine="0"/>
              <w:rPr>
                <w:sz w:val="16"/>
              </w:rPr>
            </w:pPr>
            <w:r w:rsidRPr="007C039D">
              <w:rPr>
                <w:sz w:val="16"/>
              </w:rPr>
              <w:t>81.93</w:t>
            </w:r>
          </w:p>
        </w:tc>
        <w:tc>
          <w:tcPr>
            <w:tcW w:w="1898" w:type="dxa"/>
            <w:noWrap/>
            <w:hideMark/>
          </w:tcPr>
          <w:p w14:paraId="41B1FA3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3D9441B" w14:textId="77777777" w:rsidR="007C039D" w:rsidRPr="007C039D" w:rsidRDefault="007C039D" w:rsidP="007C039D">
            <w:pPr>
              <w:ind w:firstLine="0"/>
              <w:rPr>
                <w:sz w:val="16"/>
              </w:rPr>
            </w:pPr>
            <w:r w:rsidRPr="007C039D">
              <w:rPr>
                <w:sz w:val="16"/>
              </w:rPr>
              <w:t>87.6</w:t>
            </w:r>
          </w:p>
        </w:tc>
        <w:tc>
          <w:tcPr>
            <w:tcW w:w="1881" w:type="dxa"/>
            <w:noWrap/>
            <w:hideMark/>
          </w:tcPr>
          <w:p w14:paraId="2116B32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EE29B01" w14:textId="77777777" w:rsidR="007C039D" w:rsidRPr="007C039D" w:rsidRDefault="007C039D" w:rsidP="007C039D">
            <w:pPr>
              <w:ind w:firstLine="0"/>
              <w:rPr>
                <w:sz w:val="16"/>
              </w:rPr>
            </w:pPr>
            <w:r w:rsidRPr="007C039D">
              <w:rPr>
                <w:sz w:val="16"/>
              </w:rPr>
              <w:t>93.59</w:t>
            </w:r>
          </w:p>
        </w:tc>
        <w:tc>
          <w:tcPr>
            <w:tcW w:w="2006" w:type="dxa"/>
            <w:noWrap/>
            <w:hideMark/>
          </w:tcPr>
          <w:p w14:paraId="56616109"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0D470DB" w14:textId="77777777" w:rsidR="007C039D" w:rsidRPr="007C039D" w:rsidRDefault="007C039D" w:rsidP="007C039D">
            <w:pPr>
              <w:ind w:firstLine="0"/>
              <w:rPr>
                <w:sz w:val="16"/>
              </w:rPr>
            </w:pPr>
            <w:r w:rsidRPr="007C039D">
              <w:rPr>
                <w:sz w:val="16"/>
              </w:rPr>
              <w:t>74.2</w:t>
            </w:r>
          </w:p>
        </w:tc>
        <w:tc>
          <w:tcPr>
            <w:tcW w:w="1988" w:type="dxa"/>
            <w:noWrap/>
            <w:hideMark/>
          </w:tcPr>
          <w:p w14:paraId="20FA728D"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30961C4" w14:textId="77777777" w:rsidR="007C039D" w:rsidRPr="007C039D" w:rsidRDefault="007C039D" w:rsidP="007C039D">
            <w:pPr>
              <w:ind w:firstLine="0"/>
              <w:rPr>
                <w:sz w:val="16"/>
              </w:rPr>
            </w:pPr>
            <w:r w:rsidRPr="007C039D">
              <w:rPr>
                <w:sz w:val="16"/>
              </w:rPr>
              <w:t>99.28</w:t>
            </w:r>
          </w:p>
        </w:tc>
      </w:tr>
      <w:tr w:rsidR="007C039D" w:rsidRPr="007C039D" w14:paraId="082338C0" w14:textId="77777777" w:rsidTr="007C039D">
        <w:trPr>
          <w:trHeight w:val="288"/>
          <w:jc w:val="center"/>
        </w:trPr>
        <w:tc>
          <w:tcPr>
            <w:tcW w:w="1159" w:type="dxa"/>
            <w:noWrap/>
            <w:hideMark/>
          </w:tcPr>
          <w:p w14:paraId="2AA78340" w14:textId="77777777" w:rsidR="007C039D" w:rsidRPr="007C039D" w:rsidRDefault="007C039D" w:rsidP="007C039D">
            <w:pPr>
              <w:ind w:firstLine="0"/>
              <w:rPr>
                <w:sz w:val="16"/>
              </w:rPr>
            </w:pPr>
            <w:r w:rsidRPr="007C039D">
              <w:rPr>
                <w:sz w:val="16"/>
              </w:rPr>
              <w:t>J17400</w:t>
            </w:r>
          </w:p>
        </w:tc>
        <w:tc>
          <w:tcPr>
            <w:tcW w:w="1319" w:type="dxa"/>
            <w:noWrap/>
            <w:hideMark/>
          </w:tcPr>
          <w:p w14:paraId="7762EBFD"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29043C87" w14:textId="77777777" w:rsidR="007C039D" w:rsidRPr="007C039D" w:rsidRDefault="007C039D" w:rsidP="007C039D">
            <w:pPr>
              <w:ind w:firstLine="0"/>
              <w:rPr>
                <w:sz w:val="16"/>
              </w:rPr>
            </w:pPr>
            <w:r w:rsidRPr="007C039D">
              <w:rPr>
                <w:sz w:val="16"/>
              </w:rPr>
              <w:t>100</w:t>
            </w:r>
          </w:p>
        </w:tc>
        <w:tc>
          <w:tcPr>
            <w:tcW w:w="1898" w:type="dxa"/>
            <w:noWrap/>
            <w:hideMark/>
          </w:tcPr>
          <w:p w14:paraId="2292C503"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39CBFE1" w14:textId="77777777" w:rsidR="007C039D" w:rsidRPr="007C039D" w:rsidRDefault="007C039D" w:rsidP="007C039D">
            <w:pPr>
              <w:ind w:firstLine="0"/>
              <w:rPr>
                <w:sz w:val="16"/>
              </w:rPr>
            </w:pPr>
            <w:r w:rsidRPr="007C039D">
              <w:rPr>
                <w:sz w:val="16"/>
              </w:rPr>
              <w:t>100</w:t>
            </w:r>
          </w:p>
        </w:tc>
        <w:tc>
          <w:tcPr>
            <w:tcW w:w="1881" w:type="dxa"/>
            <w:noWrap/>
            <w:hideMark/>
          </w:tcPr>
          <w:p w14:paraId="5F7A18FE"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6A1DA4A8" w14:textId="77777777" w:rsidR="007C039D" w:rsidRPr="007C039D" w:rsidRDefault="007C039D" w:rsidP="007C039D">
            <w:pPr>
              <w:ind w:firstLine="0"/>
              <w:rPr>
                <w:sz w:val="16"/>
              </w:rPr>
            </w:pPr>
            <w:r w:rsidRPr="007C039D">
              <w:rPr>
                <w:sz w:val="16"/>
              </w:rPr>
              <w:t>100</w:t>
            </w:r>
          </w:p>
        </w:tc>
        <w:tc>
          <w:tcPr>
            <w:tcW w:w="2006" w:type="dxa"/>
            <w:noWrap/>
            <w:hideMark/>
          </w:tcPr>
          <w:p w14:paraId="0E42BFD0"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31C54EED" w14:textId="77777777" w:rsidR="007C039D" w:rsidRPr="007C039D" w:rsidRDefault="007C039D" w:rsidP="007C039D">
            <w:pPr>
              <w:ind w:firstLine="0"/>
              <w:rPr>
                <w:sz w:val="16"/>
              </w:rPr>
            </w:pPr>
            <w:r w:rsidRPr="007C039D">
              <w:rPr>
                <w:sz w:val="16"/>
              </w:rPr>
              <w:t>100</w:t>
            </w:r>
          </w:p>
        </w:tc>
        <w:tc>
          <w:tcPr>
            <w:tcW w:w="1988" w:type="dxa"/>
            <w:noWrap/>
            <w:hideMark/>
          </w:tcPr>
          <w:p w14:paraId="7971B50F"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A3BEDEC" w14:textId="77777777" w:rsidR="007C039D" w:rsidRPr="007C039D" w:rsidRDefault="007C039D" w:rsidP="007C039D">
            <w:pPr>
              <w:ind w:firstLine="0"/>
              <w:rPr>
                <w:sz w:val="16"/>
              </w:rPr>
            </w:pPr>
            <w:r w:rsidRPr="007C039D">
              <w:rPr>
                <w:sz w:val="16"/>
              </w:rPr>
              <w:t>100</w:t>
            </w:r>
          </w:p>
        </w:tc>
      </w:tr>
      <w:tr w:rsidR="007C039D" w:rsidRPr="007C039D" w14:paraId="5E4C5F59" w14:textId="77777777" w:rsidTr="007C039D">
        <w:trPr>
          <w:trHeight w:val="288"/>
          <w:jc w:val="center"/>
        </w:trPr>
        <w:tc>
          <w:tcPr>
            <w:tcW w:w="1159" w:type="dxa"/>
            <w:noWrap/>
            <w:hideMark/>
          </w:tcPr>
          <w:p w14:paraId="4A44D233" w14:textId="77777777" w:rsidR="007C039D" w:rsidRPr="007C039D" w:rsidRDefault="007C039D" w:rsidP="007C039D">
            <w:pPr>
              <w:ind w:firstLine="0"/>
              <w:rPr>
                <w:sz w:val="16"/>
              </w:rPr>
            </w:pPr>
            <w:r w:rsidRPr="007C039D">
              <w:rPr>
                <w:sz w:val="16"/>
              </w:rPr>
              <w:t>J17401</w:t>
            </w:r>
          </w:p>
        </w:tc>
        <w:tc>
          <w:tcPr>
            <w:tcW w:w="1319" w:type="dxa"/>
            <w:noWrap/>
            <w:hideMark/>
          </w:tcPr>
          <w:p w14:paraId="4D40CE0F"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4A2E05FE" w14:textId="77777777" w:rsidR="007C039D" w:rsidRPr="007C039D" w:rsidRDefault="007C039D" w:rsidP="007C039D">
            <w:pPr>
              <w:ind w:firstLine="0"/>
              <w:rPr>
                <w:sz w:val="16"/>
              </w:rPr>
            </w:pPr>
            <w:r w:rsidRPr="007C039D">
              <w:rPr>
                <w:sz w:val="16"/>
              </w:rPr>
              <w:t>82.82</w:t>
            </w:r>
          </w:p>
        </w:tc>
        <w:tc>
          <w:tcPr>
            <w:tcW w:w="1898" w:type="dxa"/>
            <w:noWrap/>
            <w:hideMark/>
          </w:tcPr>
          <w:p w14:paraId="62A8B45E"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D1C64D8" w14:textId="77777777" w:rsidR="007C039D" w:rsidRPr="007C039D" w:rsidRDefault="007C039D" w:rsidP="007C039D">
            <w:pPr>
              <w:ind w:firstLine="0"/>
              <w:rPr>
                <w:sz w:val="16"/>
              </w:rPr>
            </w:pPr>
            <w:r w:rsidRPr="007C039D">
              <w:rPr>
                <w:sz w:val="16"/>
              </w:rPr>
              <w:t>83.59</w:t>
            </w:r>
          </w:p>
        </w:tc>
        <w:tc>
          <w:tcPr>
            <w:tcW w:w="1881" w:type="dxa"/>
            <w:noWrap/>
            <w:hideMark/>
          </w:tcPr>
          <w:p w14:paraId="4555A57C"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01BA58FF" w14:textId="77777777" w:rsidR="007C039D" w:rsidRPr="007C039D" w:rsidRDefault="007C039D" w:rsidP="007C039D">
            <w:pPr>
              <w:ind w:firstLine="0"/>
              <w:rPr>
                <w:sz w:val="16"/>
              </w:rPr>
            </w:pPr>
            <w:r w:rsidRPr="007C039D">
              <w:rPr>
                <w:sz w:val="16"/>
              </w:rPr>
              <w:t>97.78</w:t>
            </w:r>
          </w:p>
        </w:tc>
        <w:tc>
          <w:tcPr>
            <w:tcW w:w="2006" w:type="dxa"/>
            <w:noWrap/>
            <w:hideMark/>
          </w:tcPr>
          <w:p w14:paraId="64F4E508"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22035F2B" w14:textId="77777777" w:rsidR="007C039D" w:rsidRPr="007C039D" w:rsidRDefault="007C039D" w:rsidP="007C039D">
            <w:pPr>
              <w:ind w:firstLine="0"/>
              <w:rPr>
                <w:sz w:val="16"/>
              </w:rPr>
            </w:pPr>
            <w:r w:rsidRPr="007C039D">
              <w:rPr>
                <w:sz w:val="16"/>
              </w:rPr>
              <w:t>93.8</w:t>
            </w:r>
          </w:p>
        </w:tc>
        <w:tc>
          <w:tcPr>
            <w:tcW w:w="1988" w:type="dxa"/>
            <w:noWrap/>
            <w:hideMark/>
          </w:tcPr>
          <w:p w14:paraId="7666B761"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5D95FE5F" w14:textId="77777777" w:rsidR="007C039D" w:rsidRPr="007C039D" w:rsidRDefault="007C039D" w:rsidP="007C039D">
            <w:pPr>
              <w:ind w:firstLine="0"/>
              <w:rPr>
                <w:sz w:val="16"/>
              </w:rPr>
            </w:pPr>
            <w:r w:rsidRPr="007C039D">
              <w:rPr>
                <w:sz w:val="16"/>
              </w:rPr>
              <w:t>100</w:t>
            </w:r>
          </w:p>
        </w:tc>
      </w:tr>
      <w:tr w:rsidR="007C039D" w:rsidRPr="007C039D" w14:paraId="0E342A3E" w14:textId="77777777" w:rsidTr="007C039D">
        <w:trPr>
          <w:trHeight w:val="288"/>
          <w:jc w:val="center"/>
        </w:trPr>
        <w:tc>
          <w:tcPr>
            <w:tcW w:w="1159" w:type="dxa"/>
            <w:noWrap/>
            <w:hideMark/>
          </w:tcPr>
          <w:p w14:paraId="32F2B532" w14:textId="77777777" w:rsidR="007C039D" w:rsidRPr="007C039D" w:rsidRDefault="007C039D" w:rsidP="007C039D">
            <w:pPr>
              <w:ind w:firstLine="0"/>
              <w:rPr>
                <w:sz w:val="16"/>
              </w:rPr>
            </w:pPr>
            <w:r w:rsidRPr="007C039D">
              <w:rPr>
                <w:sz w:val="16"/>
              </w:rPr>
              <w:lastRenderedPageBreak/>
              <w:t>J17402</w:t>
            </w:r>
          </w:p>
        </w:tc>
        <w:tc>
          <w:tcPr>
            <w:tcW w:w="1319" w:type="dxa"/>
            <w:noWrap/>
            <w:hideMark/>
          </w:tcPr>
          <w:p w14:paraId="241E0D2B"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2FEBE178" w14:textId="77777777" w:rsidR="007C039D" w:rsidRPr="007C039D" w:rsidRDefault="007C039D" w:rsidP="007C039D">
            <w:pPr>
              <w:ind w:firstLine="0"/>
              <w:rPr>
                <w:sz w:val="16"/>
              </w:rPr>
            </w:pPr>
            <w:r w:rsidRPr="007C039D">
              <w:rPr>
                <w:sz w:val="16"/>
              </w:rPr>
              <w:t>100</w:t>
            </w:r>
          </w:p>
        </w:tc>
        <w:tc>
          <w:tcPr>
            <w:tcW w:w="1898" w:type="dxa"/>
            <w:noWrap/>
            <w:hideMark/>
          </w:tcPr>
          <w:p w14:paraId="073590F0"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2D060096" w14:textId="77777777" w:rsidR="007C039D" w:rsidRPr="007C039D" w:rsidRDefault="007C039D" w:rsidP="007C039D">
            <w:pPr>
              <w:ind w:firstLine="0"/>
              <w:rPr>
                <w:sz w:val="16"/>
              </w:rPr>
            </w:pPr>
            <w:r w:rsidRPr="007C039D">
              <w:rPr>
                <w:sz w:val="16"/>
              </w:rPr>
              <w:t>100</w:t>
            </w:r>
          </w:p>
        </w:tc>
        <w:tc>
          <w:tcPr>
            <w:tcW w:w="1881" w:type="dxa"/>
            <w:noWrap/>
            <w:hideMark/>
          </w:tcPr>
          <w:p w14:paraId="5A513336"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78268BB6" w14:textId="77777777" w:rsidR="007C039D" w:rsidRPr="007C039D" w:rsidRDefault="007C039D" w:rsidP="007C039D">
            <w:pPr>
              <w:ind w:firstLine="0"/>
              <w:rPr>
                <w:sz w:val="16"/>
              </w:rPr>
            </w:pPr>
            <w:r w:rsidRPr="007C039D">
              <w:rPr>
                <w:sz w:val="16"/>
              </w:rPr>
              <w:t>100</w:t>
            </w:r>
          </w:p>
        </w:tc>
        <w:tc>
          <w:tcPr>
            <w:tcW w:w="2006" w:type="dxa"/>
            <w:noWrap/>
            <w:hideMark/>
          </w:tcPr>
          <w:p w14:paraId="79CAB0F0"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FF2CFB6" w14:textId="77777777" w:rsidR="007C039D" w:rsidRPr="007C039D" w:rsidRDefault="007C039D" w:rsidP="007C039D">
            <w:pPr>
              <w:ind w:firstLine="0"/>
              <w:rPr>
                <w:sz w:val="16"/>
              </w:rPr>
            </w:pPr>
            <w:r w:rsidRPr="007C039D">
              <w:rPr>
                <w:sz w:val="16"/>
              </w:rPr>
              <w:t>99.97</w:t>
            </w:r>
          </w:p>
        </w:tc>
        <w:tc>
          <w:tcPr>
            <w:tcW w:w="1988" w:type="dxa"/>
            <w:noWrap/>
            <w:hideMark/>
          </w:tcPr>
          <w:p w14:paraId="511761F1"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091538E4" w14:textId="77777777" w:rsidR="007C039D" w:rsidRPr="007C039D" w:rsidRDefault="007C039D" w:rsidP="007C039D">
            <w:pPr>
              <w:ind w:firstLine="0"/>
              <w:rPr>
                <w:sz w:val="16"/>
              </w:rPr>
            </w:pPr>
            <w:r w:rsidRPr="007C039D">
              <w:rPr>
                <w:sz w:val="16"/>
              </w:rPr>
              <w:t>99.49</w:t>
            </w:r>
          </w:p>
        </w:tc>
      </w:tr>
      <w:tr w:rsidR="007C039D" w:rsidRPr="007C039D" w14:paraId="3340757C" w14:textId="77777777" w:rsidTr="007C039D">
        <w:trPr>
          <w:trHeight w:val="288"/>
          <w:jc w:val="center"/>
        </w:trPr>
        <w:tc>
          <w:tcPr>
            <w:tcW w:w="1159" w:type="dxa"/>
            <w:noWrap/>
            <w:hideMark/>
          </w:tcPr>
          <w:p w14:paraId="024554D5" w14:textId="77777777" w:rsidR="007C039D" w:rsidRPr="007C039D" w:rsidRDefault="007C039D" w:rsidP="007C039D">
            <w:pPr>
              <w:ind w:firstLine="0"/>
              <w:rPr>
                <w:sz w:val="16"/>
              </w:rPr>
            </w:pPr>
            <w:r w:rsidRPr="007C039D">
              <w:rPr>
                <w:sz w:val="16"/>
              </w:rPr>
              <w:t>J17403</w:t>
            </w:r>
          </w:p>
        </w:tc>
        <w:tc>
          <w:tcPr>
            <w:tcW w:w="1319" w:type="dxa"/>
            <w:noWrap/>
            <w:hideMark/>
          </w:tcPr>
          <w:p w14:paraId="38D42DB8"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3EEACA7B" w14:textId="77777777" w:rsidR="007C039D" w:rsidRPr="007C039D" w:rsidRDefault="007C039D" w:rsidP="007C039D">
            <w:pPr>
              <w:ind w:firstLine="0"/>
              <w:rPr>
                <w:sz w:val="16"/>
              </w:rPr>
            </w:pPr>
            <w:r w:rsidRPr="007C039D">
              <w:rPr>
                <w:sz w:val="16"/>
              </w:rPr>
              <w:t>99.97</w:t>
            </w:r>
          </w:p>
        </w:tc>
        <w:tc>
          <w:tcPr>
            <w:tcW w:w="1898" w:type="dxa"/>
            <w:noWrap/>
            <w:hideMark/>
          </w:tcPr>
          <w:p w14:paraId="5066AAF9"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0DB9E794" w14:textId="77777777" w:rsidR="007C039D" w:rsidRPr="007C039D" w:rsidRDefault="007C039D" w:rsidP="007C039D">
            <w:pPr>
              <w:ind w:firstLine="0"/>
              <w:rPr>
                <w:sz w:val="16"/>
              </w:rPr>
            </w:pPr>
            <w:r w:rsidRPr="007C039D">
              <w:rPr>
                <w:sz w:val="16"/>
              </w:rPr>
              <w:t>99.99</w:t>
            </w:r>
          </w:p>
        </w:tc>
        <w:tc>
          <w:tcPr>
            <w:tcW w:w="1881" w:type="dxa"/>
            <w:noWrap/>
            <w:hideMark/>
          </w:tcPr>
          <w:p w14:paraId="2FF5D96E"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05A32170" w14:textId="77777777" w:rsidR="007C039D" w:rsidRPr="007C039D" w:rsidRDefault="007C039D" w:rsidP="007C039D">
            <w:pPr>
              <w:ind w:firstLine="0"/>
              <w:rPr>
                <w:sz w:val="16"/>
              </w:rPr>
            </w:pPr>
            <w:r w:rsidRPr="007C039D">
              <w:rPr>
                <w:sz w:val="16"/>
              </w:rPr>
              <w:t>99.99</w:t>
            </w:r>
          </w:p>
        </w:tc>
        <w:tc>
          <w:tcPr>
            <w:tcW w:w="2006" w:type="dxa"/>
            <w:noWrap/>
            <w:hideMark/>
          </w:tcPr>
          <w:p w14:paraId="5E467C4F"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511BCC7F" w14:textId="77777777" w:rsidR="007C039D" w:rsidRPr="007C039D" w:rsidRDefault="007C039D" w:rsidP="007C039D">
            <w:pPr>
              <w:ind w:firstLine="0"/>
              <w:rPr>
                <w:sz w:val="16"/>
              </w:rPr>
            </w:pPr>
            <w:r w:rsidRPr="007C039D">
              <w:rPr>
                <w:sz w:val="16"/>
              </w:rPr>
              <w:t>99.96</w:t>
            </w:r>
          </w:p>
        </w:tc>
        <w:tc>
          <w:tcPr>
            <w:tcW w:w="1988" w:type="dxa"/>
            <w:noWrap/>
            <w:hideMark/>
          </w:tcPr>
          <w:p w14:paraId="32811042"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C5991F0" w14:textId="77777777" w:rsidR="007C039D" w:rsidRPr="007C039D" w:rsidRDefault="007C039D" w:rsidP="007C039D">
            <w:pPr>
              <w:ind w:firstLine="0"/>
              <w:rPr>
                <w:sz w:val="16"/>
              </w:rPr>
            </w:pPr>
            <w:r w:rsidRPr="007C039D">
              <w:rPr>
                <w:sz w:val="16"/>
              </w:rPr>
              <w:t>100</w:t>
            </w:r>
          </w:p>
        </w:tc>
      </w:tr>
      <w:tr w:rsidR="007C039D" w:rsidRPr="007C039D" w14:paraId="73321B16" w14:textId="77777777" w:rsidTr="007C039D">
        <w:trPr>
          <w:trHeight w:val="288"/>
          <w:jc w:val="center"/>
        </w:trPr>
        <w:tc>
          <w:tcPr>
            <w:tcW w:w="1159" w:type="dxa"/>
            <w:noWrap/>
            <w:hideMark/>
          </w:tcPr>
          <w:p w14:paraId="4AE7F2F5" w14:textId="77777777" w:rsidR="007C039D" w:rsidRPr="007C039D" w:rsidRDefault="007C039D" w:rsidP="007C039D">
            <w:pPr>
              <w:ind w:firstLine="0"/>
              <w:rPr>
                <w:sz w:val="16"/>
              </w:rPr>
            </w:pPr>
            <w:r w:rsidRPr="007C039D">
              <w:rPr>
                <w:sz w:val="16"/>
              </w:rPr>
              <w:t>J17406</w:t>
            </w:r>
          </w:p>
        </w:tc>
        <w:tc>
          <w:tcPr>
            <w:tcW w:w="1319" w:type="dxa"/>
            <w:noWrap/>
            <w:hideMark/>
          </w:tcPr>
          <w:p w14:paraId="3F6083D6"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74AE729E" w14:textId="77777777" w:rsidR="007C039D" w:rsidRPr="007C039D" w:rsidRDefault="007C039D" w:rsidP="007C039D">
            <w:pPr>
              <w:ind w:firstLine="0"/>
              <w:rPr>
                <w:sz w:val="16"/>
              </w:rPr>
            </w:pPr>
            <w:r w:rsidRPr="007C039D">
              <w:rPr>
                <w:sz w:val="16"/>
              </w:rPr>
              <w:t>99.38</w:t>
            </w:r>
          </w:p>
        </w:tc>
        <w:tc>
          <w:tcPr>
            <w:tcW w:w="1898" w:type="dxa"/>
            <w:noWrap/>
            <w:hideMark/>
          </w:tcPr>
          <w:p w14:paraId="63701B58"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5ED5FA39" w14:textId="77777777" w:rsidR="007C039D" w:rsidRPr="007C039D" w:rsidRDefault="007C039D" w:rsidP="007C039D">
            <w:pPr>
              <w:ind w:firstLine="0"/>
              <w:rPr>
                <w:sz w:val="16"/>
              </w:rPr>
            </w:pPr>
            <w:r w:rsidRPr="007C039D">
              <w:rPr>
                <w:sz w:val="16"/>
              </w:rPr>
              <w:t>99.72</w:t>
            </w:r>
          </w:p>
        </w:tc>
        <w:tc>
          <w:tcPr>
            <w:tcW w:w="1881" w:type="dxa"/>
            <w:noWrap/>
            <w:hideMark/>
          </w:tcPr>
          <w:p w14:paraId="51ED5531"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18EA15A4" w14:textId="77777777" w:rsidR="007C039D" w:rsidRPr="007C039D" w:rsidRDefault="007C039D" w:rsidP="007C039D">
            <w:pPr>
              <w:ind w:firstLine="0"/>
              <w:rPr>
                <w:sz w:val="16"/>
              </w:rPr>
            </w:pPr>
            <w:r w:rsidRPr="007C039D">
              <w:rPr>
                <w:sz w:val="16"/>
              </w:rPr>
              <w:t>99.9</w:t>
            </w:r>
          </w:p>
        </w:tc>
        <w:tc>
          <w:tcPr>
            <w:tcW w:w="2006" w:type="dxa"/>
            <w:noWrap/>
            <w:hideMark/>
          </w:tcPr>
          <w:p w14:paraId="674CEA13"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0CBCCF45" w14:textId="77777777" w:rsidR="007C039D" w:rsidRPr="007C039D" w:rsidRDefault="007C039D" w:rsidP="007C039D">
            <w:pPr>
              <w:ind w:firstLine="0"/>
              <w:rPr>
                <w:sz w:val="16"/>
              </w:rPr>
            </w:pPr>
            <w:r w:rsidRPr="007C039D">
              <w:rPr>
                <w:sz w:val="16"/>
              </w:rPr>
              <w:t>86.44</w:t>
            </w:r>
          </w:p>
        </w:tc>
        <w:tc>
          <w:tcPr>
            <w:tcW w:w="1988" w:type="dxa"/>
            <w:noWrap/>
            <w:hideMark/>
          </w:tcPr>
          <w:p w14:paraId="426840EA"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348F2959" w14:textId="77777777" w:rsidR="007C039D" w:rsidRPr="007C039D" w:rsidRDefault="007C039D" w:rsidP="007C039D">
            <w:pPr>
              <w:ind w:firstLine="0"/>
              <w:rPr>
                <w:sz w:val="16"/>
              </w:rPr>
            </w:pPr>
            <w:r w:rsidRPr="007C039D">
              <w:rPr>
                <w:sz w:val="16"/>
              </w:rPr>
              <w:t>100</w:t>
            </w:r>
          </w:p>
        </w:tc>
      </w:tr>
      <w:tr w:rsidR="007C039D" w:rsidRPr="007C039D" w14:paraId="307B6CCB" w14:textId="77777777" w:rsidTr="007C039D">
        <w:trPr>
          <w:trHeight w:val="288"/>
          <w:jc w:val="center"/>
        </w:trPr>
        <w:tc>
          <w:tcPr>
            <w:tcW w:w="1159" w:type="dxa"/>
            <w:noWrap/>
            <w:hideMark/>
          </w:tcPr>
          <w:p w14:paraId="64462070" w14:textId="77777777" w:rsidR="007C039D" w:rsidRPr="007C039D" w:rsidRDefault="007C039D" w:rsidP="007C039D">
            <w:pPr>
              <w:ind w:firstLine="0"/>
              <w:rPr>
                <w:sz w:val="16"/>
              </w:rPr>
            </w:pPr>
            <w:r w:rsidRPr="007C039D">
              <w:rPr>
                <w:sz w:val="16"/>
              </w:rPr>
              <w:t>JM1420</w:t>
            </w:r>
          </w:p>
        </w:tc>
        <w:tc>
          <w:tcPr>
            <w:tcW w:w="1319" w:type="dxa"/>
            <w:noWrap/>
            <w:hideMark/>
          </w:tcPr>
          <w:p w14:paraId="715755DB"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E85A559" w14:textId="77777777" w:rsidR="007C039D" w:rsidRPr="007C039D" w:rsidRDefault="007C039D" w:rsidP="007C039D">
            <w:pPr>
              <w:ind w:firstLine="0"/>
              <w:rPr>
                <w:sz w:val="16"/>
              </w:rPr>
            </w:pPr>
            <w:r w:rsidRPr="007C039D">
              <w:rPr>
                <w:sz w:val="16"/>
              </w:rPr>
              <w:t>83.45</w:t>
            </w:r>
          </w:p>
        </w:tc>
        <w:tc>
          <w:tcPr>
            <w:tcW w:w="1898" w:type="dxa"/>
            <w:noWrap/>
            <w:hideMark/>
          </w:tcPr>
          <w:p w14:paraId="28252BAA"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3508D48D" w14:textId="77777777" w:rsidR="007C039D" w:rsidRPr="007C039D" w:rsidRDefault="007C039D" w:rsidP="007C039D">
            <w:pPr>
              <w:ind w:firstLine="0"/>
              <w:rPr>
                <w:sz w:val="16"/>
              </w:rPr>
            </w:pPr>
            <w:r w:rsidRPr="007C039D">
              <w:rPr>
                <w:sz w:val="16"/>
              </w:rPr>
              <w:t>93.65</w:t>
            </w:r>
          </w:p>
        </w:tc>
        <w:tc>
          <w:tcPr>
            <w:tcW w:w="1881" w:type="dxa"/>
            <w:noWrap/>
            <w:hideMark/>
          </w:tcPr>
          <w:p w14:paraId="2ECEFD1D"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5D11DD9" w14:textId="77777777" w:rsidR="007C039D" w:rsidRPr="007C039D" w:rsidRDefault="007C039D" w:rsidP="007C039D">
            <w:pPr>
              <w:ind w:firstLine="0"/>
              <w:rPr>
                <w:sz w:val="16"/>
              </w:rPr>
            </w:pPr>
            <w:r w:rsidRPr="007C039D">
              <w:rPr>
                <w:sz w:val="16"/>
              </w:rPr>
              <w:t>78.72</w:t>
            </w:r>
          </w:p>
        </w:tc>
        <w:tc>
          <w:tcPr>
            <w:tcW w:w="2006" w:type="dxa"/>
            <w:noWrap/>
            <w:hideMark/>
          </w:tcPr>
          <w:p w14:paraId="5272DF47"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1BEC91A5" w14:textId="77777777" w:rsidR="007C039D" w:rsidRPr="007C039D" w:rsidRDefault="007C039D" w:rsidP="007C039D">
            <w:pPr>
              <w:ind w:firstLine="0"/>
              <w:rPr>
                <w:sz w:val="16"/>
              </w:rPr>
            </w:pPr>
            <w:r w:rsidRPr="007C039D">
              <w:rPr>
                <w:sz w:val="16"/>
              </w:rPr>
              <w:t>94.95</w:t>
            </w:r>
          </w:p>
        </w:tc>
        <w:tc>
          <w:tcPr>
            <w:tcW w:w="1988" w:type="dxa"/>
            <w:noWrap/>
            <w:hideMark/>
          </w:tcPr>
          <w:p w14:paraId="5D9C1B2A"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8CB0B40" w14:textId="77777777" w:rsidR="007C039D" w:rsidRPr="007C039D" w:rsidRDefault="007C039D" w:rsidP="007C039D">
            <w:pPr>
              <w:ind w:firstLine="0"/>
              <w:rPr>
                <w:sz w:val="16"/>
              </w:rPr>
            </w:pPr>
            <w:r w:rsidRPr="007C039D">
              <w:rPr>
                <w:sz w:val="16"/>
              </w:rPr>
              <w:t>100</w:t>
            </w:r>
          </w:p>
        </w:tc>
      </w:tr>
      <w:tr w:rsidR="007C039D" w:rsidRPr="007C039D" w14:paraId="03A3C2B3" w14:textId="77777777" w:rsidTr="007C039D">
        <w:trPr>
          <w:trHeight w:val="288"/>
          <w:jc w:val="center"/>
        </w:trPr>
        <w:tc>
          <w:tcPr>
            <w:tcW w:w="1159" w:type="dxa"/>
            <w:noWrap/>
            <w:hideMark/>
          </w:tcPr>
          <w:p w14:paraId="0A0979B9" w14:textId="77777777" w:rsidR="007C039D" w:rsidRPr="007C039D" w:rsidRDefault="007C039D" w:rsidP="007C039D">
            <w:pPr>
              <w:ind w:firstLine="0"/>
              <w:rPr>
                <w:sz w:val="16"/>
              </w:rPr>
            </w:pPr>
            <w:r w:rsidRPr="007C039D">
              <w:rPr>
                <w:sz w:val="16"/>
              </w:rPr>
              <w:t>JM14415</w:t>
            </w:r>
          </w:p>
        </w:tc>
        <w:tc>
          <w:tcPr>
            <w:tcW w:w="1319" w:type="dxa"/>
            <w:noWrap/>
            <w:hideMark/>
          </w:tcPr>
          <w:p w14:paraId="288F56B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DFF9B21" w14:textId="77777777" w:rsidR="007C039D" w:rsidRPr="007C039D" w:rsidRDefault="007C039D" w:rsidP="007C039D">
            <w:pPr>
              <w:ind w:firstLine="0"/>
              <w:rPr>
                <w:sz w:val="16"/>
              </w:rPr>
            </w:pPr>
            <w:r w:rsidRPr="007C039D">
              <w:rPr>
                <w:sz w:val="16"/>
              </w:rPr>
              <w:t>79.26</w:t>
            </w:r>
          </w:p>
        </w:tc>
        <w:tc>
          <w:tcPr>
            <w:tcW w:w="1898" w:type="dxa"/>
            <w:noWrap/>
            <w:hideMark/>
          </w:tcPr>
          <w:p w14:paraId="71EF0E3D"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7B021E69" w14:textId="77777777" w:rsidR="007C039D" w:rsidRPr="007C039D" w:rsidRDefault="007C039D" w:rsidP="007C039D">
            <w:pPr>
              <w:ind w:firstLine="0"/>
              <w:rPr>
                <w:sz w:val="16"/>
              </w:rPr>
            </w:pPr>
            <w:r w:rsidRPr="007C039D">
              <w:rPr>
                <w:sz w:val="16"/>
              </w:rPr>
              <w:t>86.65</w:t>
            </w:r>
          </w:p>
        </w:tc>
        <w:tc>
          <w:tcPr>
            <w:tcW w:w="1881" w:type="dxa"/>
            <w:noWrap/>
            <w:hideMark/>
          </w:tcPr>
          <w:p w14:paraId="1B55A3D9"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F7B7F7E" w14:textId="77777777" w:rsidR="007C039D" w:rsidRPr="007C039D" w:rsidRDefault="007C039D" w:rsidP="007C039D">
            <w:pPr>
              <w:ind w:firstLine="0"/>
              <w:rPr>
                <w:sz w:val="16"/>
              </w:rPr>
            </w:pPr>
            <w:r w:rsidRPr="007C039D">
              <w:rPr>
                <w:sz w:val="16"/>
              </w:rPr>
              <w:t>88.53</w:t>
            </w:r>
          </w:p>
        </w:tc>
        <w:tc>
          <w:tcPr>
            <w:tcW w:w="2006" w:type="dxa"/>
            <w:noWrap/>
            <w:hideMark/>
          </w:tcPr>
          <w:p w14:paraId="7FD6DF6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1469D48" w14:textId="77777777" w:rsidR="007C039D" w:rsidRPr="007C039D" w:rsidRDefault="007C039D" w:rsidP="007C039D">
            <w:pPr>
              <w:ind w:firstLine="0"/>
              <w:rPr>
                <w:sz w:val="16"/>
              </w:rPr>
            </w:pPr>
            <w:r w:rsidRPr="007C039D">
              <w:rPr>
                <w:sz w:val="16"/>
              </w:rPr>
              <w:t>64.21</w:t>
            </w:r>
          </w:p>
        </w:tc>
        <w:tc>
          <w:tcPr>
            <w:tcW w:w="1988" w:type="dxa"/>
            <w:noWrap/>
            <w:hideMark/>
          </w:tcPr>
          <w:p w14:paraId="3D0CCC04"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2EFB8ED8" w14:textId="77777777" w:rsidR="007C039D" w:rsidRPr="007C039D" w:rsidRDefault="007C039D" w:rsidP="007C039D">
            <w:pPr>
              <w:ind w:firstLine="0"/>
              <w:rPr>
                <w:sz w:val="16"/>
              </w:rPr>
            </w:pPr>
            <w:r w:rsidRPr="007C039D">
              <w:rPr>
                <w:sz w:val="16"/>
              </w:rPr>
              <w:t>99.84</w:t>
            </w:r>
          </w:p>
        </w:tc>
      </w:tr>
      <w:tr w:rsidR="007C039D" w:rsidRPr="007C039D" w14:paraId="1ADFA10E" w14:textId="77777777" w:rsidTr="007C039D">
        <w:trPr>
          <w:trHeight w:val="288"/>
          <w:jc w:val="center"/>
        </w:trPr>
        <w:tc>
          <w:tcPr>
            <w:tcW w:w="1159" w:type="dxa"/>
            <w:noWrap/>
            <w:hideMark/>
          </w:tcPr>
          <w:p w14:paraId="3C70F26B" w14:textId="77777777" w:rsidR="007C039D" w:rsidRPr="007C039D" w:rsidRDefault="007C039D" w:rsidP="007C039D">
            <w:pPr>
              <w:ind w:firstLine="0"/>
              <w:rPr>
                <w:sz w:val="16"/>
              </w:rPr>
            </w:pPr>
            <w:r w:rsidRPr="007C039D">
              <w:rPr>
                <w:sz w:val="16"/>
              </w:rPr>
              <w:t>J20265</w:t>
            </w:r>
          </w:p>
        </w:tc>
        <w:tc>
          <w:tcPr>
            <w:tcW w:w="1319" w:type="dxa"/>
            <w:noWrap/>
            <w:hideMark/>
          </w:tcPr>
          <w:p w14:paraId="5410BED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21766BB7" w14:textId="77777777" w:rsidR="007C039D" w:rsidRPr="007C039D" w:rsidRDefault="007C039D" w:rsidP="007C039D">
            <w:pPr>
              <w:ind w:firstLine="0"/>
              <w:rPr>
                <w:sz w:val="16"/>
              </w:rPr>
            </w:pPr>
            <w:r w:rsidRPr="007C039D">
              <w:rPr>
                <w:sz w:val="16"/>
              </w:rPr>
              <w:t>95.54</w:t>
            </w:r>
          </w:p>
        </w:tc>
        <w:tc>
          <w:tcPr>
            <w:tcW w:w="1898" w:type="dxa"/>
            <w:noWrap/>
            <w:hideMark/>
          </w:tcPr>
          <w:p w14:paraId="570F2000"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7A4B75A4" w14:textId="77777777" w:rsidR="007C039D" w:rsidRPr="007C039D" w:rsidRDefault="007C039D" w:rsidP="007C039D">
            <w:pPr>
              <w:ind w:firstLine="0"/>
              <w:rPr>
                <w:sz w:val="16"/>
              </w:rPr>
            </w:pPr>
            <w:r w:rsidRPr="007C039D">
              <w:rPr>
                <w:sz w:val="16"/>
              </w:rPr>
              <w:t>96.88</w:t>
            </w:r>
          </w:p>
        </w:tc>
        <w:tc>
          <w:tcPr>
            <w:tcW w:w="1881" w:type="dxa"/>
            <w:noWrap/>
            <w:hideMark/>
          </w:tcPr>
          <w:p w14:paraId="3BED0605"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F0CC7F5" w14:textId="77777777" w:rsidR="007C039D" w:rsidRPr="007C039D" w:rsidRDefault="007C039D" w:rsidP="007C039D">
            <w:pPr>
              <w:ind w:firstLine="0"/>
              <w:rPr>
                <w:sz w:val="16"/>
              </w:rPr>
            </w:pPr>
            <w:r w:rsidRPr="007C039D">
              <w:rPr>
                <w:sz w:val="16"/>
              </w:rPr>
              <w:t>97.77</w:t>
            </w:r>
          </w:p>
        </w:tc>
        <w:tc>
          <w:tcPr>
            <w:tcW w:w="2006" w:type="dxa"/>
            <w:noWrap/>
            <w:hideMark/>
          </w:tcPr>
          <w:p w14:paraId="785FC92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0DB5FF59" w14:textId="77777777" w:rsidR="007C039D" w:rsidRPr="007C039D" w:rsidRDefault="007C039D" w:rsidP="007C039D">
            <w:pPr>
              <w:ind w:firstLine="0"/>
              <w:rPr>
                <w:sz w:val="16"/>
              </w:rPr>
            </w:pPr>
            <w:r w:rsidRPr="007C039D">
              <w:rPr>
                <w:sz w:val="16"/>
              </w:rPr>
              <w:t>72.12</w:t>
            </w:r>
          </w:p>
        </w:tc>
        <w:tc>
          <w:tcPr>
            <w:tcW w:w="1988" w:type="dxa"/>
            <w:noWrap/>
            <w:hideMark/>
          </w:tcPr>
          <w:p w14:paraId="1A11A2C5"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19E2434" w14:textId="77777777" w:rsidR="007C039D" w:rsidRPr="007C039D" w:rsidRDefault="007C039D" w:rsidP="007C039D">
            <w:pPr>
              <w:ind w:firstLine="0"/>
              <w:rPr>
                <w:sz w:val="16"/>
              </w:rPr>
            </w:pPr>
            <w:r w:rsidRPr="007C039D">
              <w:rPr>
                <w:sz w:val="16"/>
              </w:rPr>
              <w:t>93.19</w:t>
            </w:r>
          </w:p>
        </w:tc>
      </w:tr>
      <w:tr w:rsidR="007C039D" w:rsidRPr="007C039D" w14:paraId="23FAFB2C" w14:textId="77777777" w:rsidTr="007C039D">
        <w:trPr>
          <w:trHeight w:val="288"/>
          <w:jc w:val="center"/>
        </w:trPr>
        <w:tc>
          <w:tcPr>
            <w:tcW w:w="1159" w:type="dxa"/>
            <w:noWrap/>
            <w:hideMark/>
          </w:tcPr>
          <w:p w14:paraId="1032587A" w14:textId="77777777" w:rsidR="007C039D" w:rsidRPr="007C039D" w:rsidRDefault="007C039D" w:rsidP="007C039D">
            <w:pPr>
              <w:ind w:firstLine="0"/>
              <w:rPr>
                <w:sz w:val="16"/>
              </w:rPr>
            </w:pPr>
            <w:r w:rsidRPr="007C039D">
              <w:rPr>
                <w:sz w:val="16"/>
              </w:rPr>
              <w:t>MWA1</w:t>
            </w:r>
          </w:p>
        </w:tc>
        <w:tc>
          <w:tcPr>
            <w:tcW w:w="1319" w:type="dxa"/>
            <w:noWrap/>
            <w:hideMark/>
          </w:tcPr>
          <w:p w14:paraId="7678F13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8CBEF2E" w14:textId="77777777" w:rsidR="007C039D" w:rsidRPr="007C039D" w:rsidRDefault="007C039D" w:rsidP="007C039D">
            <w:pPr>
              <w:ind w:firstLine="0"/>
              <w:rPr>
                <w:sz w:val="16"/>
              </w:rPr>
            </w:pPr>
            <w:r w:rsidRPr="007C039D">
              <w:rPr>
                <w:sz w:val="16"/>
              </w:rPr>
              <w:t>77.94</w:t>
            </w:r>
          </w:p>
        </w:tc>
        <w:tc>
          <w:tcPr>
            <w:tcW w:w="1898" w:type="dxa"/>
            <w:noWrap/>
            <w:hideMark/>
          </w:tcPr>
          <w:p w14:paraId="62A383C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3602B7B1" w14:textId="77777777" w:rsidR="007C039D" w:rsidRPr="007C039D" w:rsidRDefault="007C039D" w:rsidP="007C039D">
            <w:pPr>
              <w:ind w:firstLine="0"/>
              <w:rPr>
                <w:sz w:val="16"/>
              </w:rPr>
            </w:pPr>
            <w:r w:rsidRPr="007C039D">
              <w:rPr>
                <w:sz w:val="16"/>
              </w:rPr>
              <w:t>86.11</w:t>
            </w:r>
          </w:p>
        </w:tc>
        <w:tc>
          <w:tcPr>
            <w:tcW w:w="1881" w:type="dxa"/>
            <w:noWrap/>
            <w:hideMark/>
          </w:tcPr>
          <w:p w14:paraId="214DD1B3"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172960C" w14:textId="77777777" w:rsidR="007C039D" w:rsidRPr="007C039D" w:rsidRDefault="007C039D" w:rsidP="007C039D">
            <w:pPr>
              <w:ind w:firstLine="0"/>
              <w:rPr>
                <w:sz w:val="16"/>
              </w:rPr>
            </w:pPr>
            <w:r w:rsidRPr="007C039D">
              <w:rPr>
                <w:sz w:val="16"/>
              </w:rPr>
              <w:t>73.15</w:t>
            </w:r>
          </w:p>
        </w:tc>
        <w:tc>
          <w:tcPr>
            <w:tcW w:w="2006" w:type="dxa"/>
            <w:noWrap/>
            <w:hideMark/>
          </w:tcPr>
          <w:p w14:paraId="63F311EA"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F0329C0" w14:textId="77777777" w:rsidR="007C039D" w:rsidRPr="007C039D" w:rsidRDefault="007C039D" w:rsidP="007C039D">
            <w:pPr>
              <w:ind w:firstLine="0"/>
              <w:rPr>
                <w:sz w:val="16"/>
              </w:rPr>
            </w:pPr>
            <w:r w:rsidRPr="007C039D">
              <w:rPr>
                <w:sz w:val="16"/>
              </w:rPr>
              <w:t>68.85</w:t>
            </w:r>
          </w:p>
        </w:tc>
        <w:tc>
          <w:tcPr>
            <w:tcW w:w="1988" w:type="dxa"/>
            <w:noWrap/>
            <w:hideMark/>
          </w:tcPr>
          <w:p w14:paraId="3765B299"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3815732" w14:textId="77777777" w:rsidR="007C039D" w:rsidRPr="007C039D" w:rsidRDefault="007C039D" w:rsidP="007C039D">
            <w:pPr>
              <w:ind w:firstLine="0"/>
              <w:rPr>
                <w:sz w:val="16"/>
              </w:rPr>
            </w:pPr>
            <w:r w:rsidRPr="007C039D">
              <w:rPr>
                <w:sz w:val="16"/>
              </w:rPr>
              <w:t>99.69</w:t>
            </w:r>
          </w:p>
        </w:tc>
      </w:tr>
      <w:tr w:rsidR="007C039D" w:rsidRPr="007C039D" w14:paraId="4BC86CF1" w14:textId="77777777" w:rsidTr="007C039D">
        <w:trPr>
          <w:trHeight w:val="288"/>
          <w:jc w:val="center"/>
        </w:trPr>
        <w:tc>
          <w:tcPr>
            <w:tcW w:w="1159" w:type="dxa"/>
            <w:noWrap/>
            <w:hideMark/>
          </w:tcPr>
          <w:p w14:paraId="6E8290F0" w14:textId="77777777" w:rsidR="007C039D" w:rsidRPr="007C039D" w:rsidRDefault="007C039D" w:rsidP="007C039D">
            <w:pPr>
              <w:ind w:firstLine="0"/>
              <w:rPr>
                <w:sz w:val="16"/>
              </w:rPr>
            </w:pPr>
            <w:r w:rsidRPr="007C039D">
              <w:rPr>
                <w:sz w:val="16"/>
              </w:rPr>
              <w:t>MWA2</w:t>
            </w:r>
          </w:p>
        </w:tc>
        <w:tc>
          <w:tcPr>
            <w:tcW w:w="1319" w:type="dxa"/>
            <w:noWrap/>
            <w:hideMark/>
          </w:tcPr>
          <w:p w14:paraId="21FF2BBE"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53DE8DF" w14:textId="77777777" w:rsidR="007C039D" w:rsidRPr="007C039D" w:rsidRDefault="007C039D" w:rsidP="007C039D">
            <w:pPr>
              <w:ind w:firstLine="0"/>
              <w:rPr>
                <w:sz w:val="16"/>
              </w:rPr>
            </w:pPr>
            <w:r w:rsidRPr="007C039D">
              <w:rPr>
                <w:sz w:val="16"/>
              </w:rPr>
              <w:t>81.1</w:t>
            </w:r>
          </w:p>
        </w:tc>
        <w:tc>
          <w:tcPr>
            <w:tcW w:w="1898" w:type="dxa"/>
            <w:noWrap/>
            <w:hideMark/>
          </w:tcPr>
          <w:p w14:paraId="431B8C7A"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2E8F984" w14:textId="77777777" w:rsidR="007C039D" w:rsidRPr="007C039D" w:rsidRDefault="007C039D" w:rsidP="007C039D">
            <w:pPr>
              <w:ind w:firstLine="0"/>
              <w:rPr>
                <w:sz w:val="16"/>
              </w:rPr>
            </w:pPr>
            <w:r w:rsidRPr="007C039D">
              <w:rPr>
                <w:sz w:val="16"/>
              </w:rPr>
              <w:t>83.42</w:t>
            </w:r>
          </w:p>
        </w:tc>
        <w:tc>
          <w:tcPr>
            <w:tcW w:w="1881" w:type="dxa"/>
            <w:noWrap/>
            <w:hideMark/>
          </w:tcPr>
          <w:p w14:paraId="0EB90497"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6AF1BAD8" w14:textId="77777777" w:rsidR="007C039D" w:rsidRPr="007C039D" w:rsidRDefault="007C039D" w:rsidP="007C039D">
            <w:pPr>
              <w:ind w:firstLine="0"/>
              <w:rPr>
                <w:sz w:val="16"/>
              </w:rPr>
            </w:pPr>
            <w:r w:rsidRPr="007C039D">
              <w:rPr>
                <w:sz w:val="16"/>
              </w:rPr>
              <w:t>78.38</w:t>
            </w:r>
          </w:p>
        </w:tc>
        <w:tc>
          <w:tcPr>
            <w:tcW w:w="2006" w:type="dxa"/>
            <w:noWrap/>
            <w:hideMark/>
          </w:tcPr>
          <w:p w14:paraId="5699CDD4"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657A2471" w14:textId="77777777" w:rsidR="007C039D" w:rsidRPr="007C039D" w:rsidRDefault="007C039D" w:rsidP="007C039D">
            <w:pPr>
              <w:ind w:firstLine="0"/>
              <w:rPr>
                <w:sz w:val="16"/>
              </w:rPr>
            </w:pPr>
            <w:r w:rsidRPr="007C039D">
              <w:rPr>
                <w:sz w:val="16"/>
              </w:rPr>
              <w:t>98.39</w:t>
            </w:r>
          </w:p>
        </w:tc>
        <w:tc>
          <w:tcPr>
            <w:tcW w:w="1988" w:type="dxa"/>
            <w:noWrap/>
            <w:hideMark/>
          </w:tcPr>
          <w:p w14:paraId="19D4E882"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7E87475" w14:textId="77777777" w:rsidR="007C039D" w:rsidRPr="007C039D" w:rsidRDefault="007C039D" w:rsidP="007C039D">
            <w:pPr>
              <w:ind w:firstLine="0"/>
              <w:rPr>
                <w:sz w:val="16"/>
              </w:rPr>
            </w:pPr>
            <w:r w:rsidRPr="007C039D">
              <w:rPr>
                <w:sz w:val="16"/>
              </w:rPr>
              <w:t>100</w:t>
            </w:r>
          </w:p>
        </w:tc>
      </w:tr>
      <w:tr w:rsidR="007C039D" w:rsidRPr="007C039D" w14:paraId="2FE69297" w14:textId="77777777" w:rsidTr="007C039D">
        <w:trPr>
          <w:trHeight w:val="288"/>
          <w:jc w:val="center"/>
        </w:trPr>
        <w:tc>
          <w:tcPr>
            <w:tcW w:w="1159" w:type="dxa"/>
            <w:noWrap/>
            <w:hideMark/>
          </w:tcPr>
          <w:p w14:paraId="63083B7B" w14:textId="77777777" w:rsidR="007C039D" w:rsidRPr="007C039D" w:rsidRDefault="007C039D" w:rsidP="007C039D">
            <w:pPr>
              <w:ind w:firstLine="0"/>
              <w:rPr>
                <w:sz w:val="16"/>
              </w:rPr>
            </w:pPr>
            <w:r w:rsidRPr="007C039D">
              <w:rPr>
                <w:sz w:val="16"/>
              </w:rPr>
              <w:t>CG1</w:t>
            </w:r>
          </w:p>
        </w:tc>
        <w:tc>
          <w:tcPr>
            <w:tcW w:w="1319" w:type="dxa"/>
            <w:noWrap/>
            <w:hideMark/>
          </w:tcPr>
          <w:p w14:paraId="4DDEC708"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6866694" w14:textId="77777777" w:rsidR="007C039D" w:rsidRPr="007C039D" w:rsidRDefault="007C039D" w:rsidP="007C039D">
            <w:pPr>
              <w:ind w:firstLine="0"/>
              <w:rPr>
                <w:sz w:val="16"/>
              </w:rPr>
            </w:pPr>
            <w:r w:rsidRPr="007C039D">
              <w:rPr>
                <w:sz w:val="16"/>
              </w:rPr>
              <w:t>88.79</w:t>
            </w:r>
          </w:p>
        </w:tc>
        <w:tc>
          <w:tcPr>
            <w:tcW w:w="1898" w:type="dxa"/>
            <w:noWrap/>
            <w:hideMark/>
          </w:tcPr>
          <w:p w14:paraId="1D1A3274"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10E5B31" w14:textId="77777777" w:rsidR="007C039D" w:rsidRPr="007C039D" w:rsidRDefault="007C039D" w:rsidP="007C039D">
            <w:pPr>
              <w:ind w:firstLine="0"/>
              <w:rPr>
                <w:sz w:val="16"/>
              </w:rPr>
            </w:pPr>
            <w:r w:rsidRPr="007C039D">
              <w:rPr>
                <w:sz w:val="16"/>
              </w:rPr>
              <w:t>76.56</w:t>
            </w:r>
          </w:p>
        </w:tc>
        <w:tc>
          <w:tcPr>
            <w:tcW w:w="1881" w:type="dxa"/>
            <w:noWrap/>
            <w:hideMark/>
          </w:tcPr>
          <w:p w14:paraId="6ECD327A"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1165DB1" w14:textId="77777777" w:rsidR="007C039D" w:rsidRPr="007C039D" w:rsidRDefault="007C039D" w:rsidP="007C039D">
            <w:pPr>
              <w:ind w:firstLine="0"/>
              <w:rPr>
                <w:sz w:val="16"/>
              </w:rPr>
            </w:pPr>
            <w:r w:rsidRPr="007C039D">
              <w:rPr>
                <w:sz w:val="16"/>
              </w:rPr>
              <w:t>88.12</w:t>
            </w:r>
          </w:p>
        </w:tc>
        <w:tc>
          <w:tcPr>
            <w:tcW w:w="2006" w:type="dxa"/>
            <w:noWrap/>
            <w:hideMark/>
          </w:tcPr>
          <w:p w14:paraId="62153461"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62874859" w14:textId="77777777" w:rsidR="007C039D" w:rsidRPr="007C039D" w:rsidRDefault="007C039D" w:rsidP="007C039D">
            <w:pPr>
              <w:ind w:firstLine="0"/>
              <w:rPr>
                <w:sz w:val="16"/>
              </w:rPr>
            </w:pPr>
            <w:r w:rsidRPr="007C039D">
              <w:rPr>
                <w:sz w:val="16"/>
              </w:rPr>
              <w:t>75.14</w:t>
            </w:r>
          </w:p>
        </w:tc>
        <w:tc>
          <w:tcPr>
            <w:tcW w:w="1988" w:type="dxa"/>
            <w:noWrap/>
            <w:hideMark/>
          </w:tcPr>
          <w:p w14:paraId="7AEF79B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01E27B8" w14:textId="77777777" w:rsidR="007C039D" w:rsidRPr="007C039D" w:rsidRDefault="007C039D" w:rsidP="007C039D">
            <w:pPr>
              <w:ind w:firstLine="0"/>
              <w:rPr>
                <w:sz w:val="16"/>
              </w:rPr>
            </w:pPr>
            <w:r w:rsidRPr="007C039D">
              <w:rPr>
                <w:sz w:val="16"/>
              </w:rPr>
              <w:t>100</w:t>
            </w:r>
          </w:p>
        </w:tc>
      </w:tr>
      <w:tr w:rsidR="007C039D" w:rsidRPr="007C039D" w14:paraId="23028AB3" w14:textId="77777777" w:rsidTr="007C039D">
        <w:trPr>
          <w:trHeight w:val="288"/>
          <w:jc w:val="center"/>
        </w:trPr>
        <w:tc>
          <w:tcPr>
            <w:tcW w:w="1159" w:type="dxa"/>
            <w:noWrap/>
            <w:hideMark/>
          </w:tcPr>
          <w:p w14:paraId="3B926F0A" w14:textId="77777777" w:rsidR="007C039D" w:rsidRPr="007C039D" w:rsidRDefault="007C039D" w:rsidP="007C039D">
            <w:pPr>
              <w:ind w:firstLine="0"/>
              <w:rPr>
                <w:sz w:val="16"/>
              </w:rPr>
            </w:pPr>
            <w:r w:rsidRPr="007C039D">
              <w:rPr>
                <w:sz w:val="16"/>
              </w:rPr>
              <w:t>JM20761</w:t>
            </w:r>
          </w:p>
        </w:tc>
        <w:tc>
          <w:tcPr>
            <w:tcW w:w="1319" w:type="dxa"/>
            <w:noWrap/>
            <w:hideMark/>
          </w:tcPr>
          <w:p w14:paraId="7BBAB7B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45269C3B" w14:textId="77777777" w:rsidR="007C039D" w:rsidRPr="007C039D" w:rsidRDefault="007C039D" w:rsidP="007C039D">
            <w:pPr>
              <w:ind w:firstLine="0"/>
              <w:rPr>
                <w:sz w:val="16"/>
              </w:rPr>
            </w:pPr>
            <w:r w:rsidRPr="007C039D">
              <w:rPr>
                <w:sz w:val="16"/>
              </w:rPr>
              <w:t>69.88</w:t>
            </w:r>
          </w:p>
        </w:tc>
        <w:tc>
          <w:tcPr>
            <w:tcW w:w="1898" w:type="dxa"/>
            <w:noWrap/>
            <w:hideMark/>
          </w:tcPr>
          <w:p w14:paraId="7544587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5A032061" w14:textId="77777777" w:rsidR="007C039D" w:rsidRPr="007C039D" w:rsidRDefault="007C039D" w:rsidP="007C039D">
            <w:pPr>
              <w:ind w:firstLine="0"/>
              <w:rPr>
                <w:sz w:val="16"/>
              </w:rPr>
            </w:pPr>
            <w:r w:rsidRPr="007C039D">
              <w:rPr>
                <w:sz w:val="16"/>
              </w:rPr>
              <w:t>72.83</w:t>
            </w:r>
          </w:p>
        </w:tc>
        <w:tc>
          <w:tcPr>
            <w:tcW w:w="1881" w:type="dxa"/>
            <w:noWrap/>
            <w:hideMark/>
          </w:tcPr>
          <w:p w14:paraId="44FDFDFB"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F0570BB" w14:textId="77777777" w:rsidR="007C039D" w:rsidRPr="007C039D" w:rsidRDefault="007C039D" w:rsidP="007C039D">
            <w:pPr>
              <w:ind w:firstLine="0"/>
              <w:rPr>
                <w:sz w:val="16"/>
              </w:rPr>
            </w:pPr>
            <w:r w:rsidRPr="007C039D">
              <w:rPr>
                <w:sz w:val="16"/>
              </w:rPr>
              <w:t>85.39</w:t>
            </w:r>
          </w:p>
        </w:tc>
        <w:tc>
          <w:tcPr>
            <w:tcW w:w="2006" w:type="dxa"/>
            <w:noWrap/>
            <w:hideMark/>
          </w:tcPr>
          <w:p w14:paraId="6EC29B0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3AC19D34" w14:textId="77777777" w:rsidR="007C039D" w:rsidRPr="007C039D" w:rsidRDefault="007C039D" w:rsidP="007C039D">
            <w:pPr>
              <w:ind w:firstLine="0"/>
              <w:rPr>
                <w:sz w:val="16"/>
              </w:rPr>
            </w:pPr>
            <w:r w:rsidRPr="007C039D">
              <w:rPr>
                <w:sz w:val="16"/>
              </w:rPr>
              <w:t>66.84</w:t>
            </w:r>
          </w:p>
        </w:tc>
        <w:tc>
          <w:tcPr>
            <w:tcW w:w="1988" w:type="dxa"/>
            <w:noWrap/>
            <w:hideMark/>
          </w:tcPr>
          <w:p w14:paraId="30B8A8EF"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735B8E2" w14:textId="77777777" w:rsidR="007C039D" w:rsidRPr="007C039D" w:rsidRDefault="007C039D" w:rsidP="007C039D">
            <w:pPr>
              <w:ind w:firstLine="0"/>
              <w:rPr>
                <w:sz w:val="16"/>
              </w:rPr>
            </w:pPr>
            <w:r w:rsidRPr="007C039D">
              <w:rPr>
                <w:sz w:val="16"/>
              </w:rPr>
              <w:t>100</w:t>
            </w:r>
          </w:p>
        </w:tc>
      </w:tr>
      <w:tr w:rsidR="007C039D" w:rsidRPr="007C039D" w14:paraId="1DEFB1BD" w14:textId="77777777" w:rsidTr="007C039D">
        <w:trPr>
          <w:trHeight w:val="288"/>
          <w:jc w:val="center"/>
        </w:trPr>
        <w:tc>
          <w:tcPr>
            <w:tcW w:w="1159" w:type="dxa"/>
            <w:noWrap/>
            <w:hideMark/>
          </w:tcPr>
          <w:p w14:paraId="338FAB47" w14:textId="77777777" w:rsidR="007C039D" w:rsidRPr="007C039D" w:rsidRDefault="007C039D" w:rsidP="007C039D">
            <w:pPr>
              <w:ind w:firstLine="0"/>
              <w:rPr>
                <w:sz w:val="16"/>
              </w:rPr>
            </w:pPr>
            <w:r w:rsidRPr="007C039D">
              <w:rPr>
                <w:sz w:val="16"/>
              </w:rPr>
              <w:t>JM21357</w:t>
            </w:r>
          </w:p>
        </w:tc>
        <w:tc>
          <w:tcPr>
            <w:tcW w:w="1319" w:type="dxa"/>
            <w:noWrap/>
            <w:hideMark/>
          </w:tcPr>
          <w:p w14:paraId="29AA89C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E73651E" w14:textId="77777777" w:rsidR="007C039D" w:rsidRPr="007C039D" w:rsidRDefault="007C039D" w:rsidP="007C039D">
            <w:pPr>
              <w:ind w:firstLine="0"/>
              <w:rPr>
                <w:sz w:val="16"/>
              </w:rPr>
            </w:pPr>
            <w:r w:rsidRPr="007C039D">
              <w:rPr>
                <w:sz w:val="16"/>
              </w:rPr>
              <w:t>83.37</w:t>
            </w:r>
          </w:p>
        </w:tc>
        <w:tc>
          <w:tcPr>
            <w:tcW w:w="1898" w:type="dxa"/>
            <w:noWrap/>
            <w:hideMark/>
          </w:tcPr>
          <w:p w14:paraId="7BFAE59E"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347E7AA" w14:textId="77777777" w:rsidR="007C039D" w:rsidRPr="007C039D" w:rsidRDefault="007C039D" w:rsidP="007C039D">
            <w:pPr>
              <w:ind w:firstLine="0"/>
              <w:rPr>
                <w:sz w:val="16"/>
              </w:rPr>
            </w:pPr>
            <w:r w:rsidRPr="007C039D">
              <w:rPr>
                <w:sz w:val="16"/>
              </w:rPr>
              <w:t>85.79</w:t>
            </w:r>
          </w:p>
        </w:tc>
        <w:tc>
          <w:tcPr>
            <w:tcW w:w="1881" w:type="dxa"/>
            <w:noWrap/>
            <w:hideMark/>
          </w:tcPr>
          <w:p w14:paraId="588F5BF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EC81290" w14:textId="77777777" w:rsidR="007C039D" w:rsidRPr="007C039D" w:rsidRDefault="007C039D" w:rsidP="007C039D">
            <w:pPr>
              <w:ind w:firstLine="0"/>
              <w:rPr>
                <w:sz w:val="16"/>
              </w:rPr>
            </w:pPr>
            <w:r w:rsidRPr="007C039D">
              <w:rPr>
                <w:sz w:val="16"/>
              </w:rPr>
              <w:t>88.05</w:t>
            </w:r>
          </w:p>
        </w:tc>
        <w:tc>
          <w:tcPr>
            <w:tcW w:w="2006" w:type="dxa"/>
            <w:noWrap/>
            <w:hideMark/>
          </w:tcPr>
          <w:p w14:paraId="2C7CCD25"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4AD6CC13" w14:textId="77777777" w:rsidR="007C039D" w:rsidRPr="007C039D" w:rsidRDefault="007C039D" w:rsidP="007C039D">
            <w:pPr>
              <w:ind w:firstLine="0"/>
              <w:rPr>
                <w:sz w:val="16"/>
              </w:rPr>
            </w:pPr>
            <w:r w:rsidRPr="007C039D">
              <w:rPr>
                <w:sz w:val="16"/>
              </w:rPr>
              <w:t>96.27</w:t>
            </w:r>
          </w:p>
        </w:tc>
        <w:tc>
          <w:tcPr>
            <w:tcW w:w="1988" w:type="dxa"/>
            <w:noWrap/>
            <w:hideMark/>
          </w:tcPr>
          <w:p w14:paraId="2D5FC14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D85B7F9" w14:textId="77777777" w:rsidR="007C039D" w:rsidRPr="007C039D" w:rsidRDefault="007C039D" w:rsidP="007C039D">
            <w:pPr>
              <w:ind w:firstLine="0"/>
              <w:rPr>
                <w:sz w:val="16"/>
              </w:rPr>
            </w:pPr>
            <w:r w:rsidRPr="007C039D">
              <w:rPr>
                <w:sz w:val="16"/>
              </w:rPr>
              <w:t>100</w:t>
            </w:r>
          </w:p>
        </w:tc>
      </w:tr>
      <w:tr w:rsidR="007C039D" w:rsidRPr="007C039D" w14:paraId="45CBA794" w14:textId="77777777" w:rsidTr="007C039D">
        <w:trPr>
          <w:trHeight w:val="288"/>
          <w:jc w:val="center"/>
        </w:trPr>
        <w:tc>
          <w:tcPr>
            <w:tcW w:w="1159" w:type="dxa"/>
            <w:noWrap/>
            <w:hideMark/>
          </w:tcPr>
          <w:p w14:paraId="0F8250D1" w14:textId="77777777" w:rsidR="007C039D" w:rsidRPr="007C039D" w:rsidRDefault="007C039D" w:rsidP="007C039D">
            <w:pPr>
              <w:ind w:firstLine="0"/>
              <w:rPr>
                <w:sz w:val="16"/>
              </w:rPr>
            </w:pPr>
            <w:r w:rsidRPr="007C039D">
              <w:rPr>
                <w:sz w:val="16"/>
              </w:rPr>
              <w:t>JM14452</w:t>
            </w:r>
          </w:p>
        </w:tc>
        <w:tc>
          <w:tcPr>
            <w:tcW w:w="1319" w:type="dxa"/>
            <w:noWrap/>
            <w:hideMark/>
          </w:tcPr>
          <w:p w14:paraId="15631B66"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161ED7BF" w14:textId="77777777" w:rsidR="007C039D" w:rsidRPr="007C039D" w:rsidRDefault="007C039D" w:rsidP="007C039D">
            <w:pPr>
              <w:ind w:firstLine="0"/>
              <w:rPr>
                <w:sz w:val="16"/>
              </w:rPr>
            </w:pPr>
            <w:r w:rsidRPr="007C039D">
              <w:rPr>
                <w:sz w:val="16"/>
              </w:rPr>
              <w:t>62.93</w:t>
            </w:r>
          </w:p>
        </w:tc>
        <w:tc>
          <w:tcPr>
            <w:tcW w:w="1898" w:type="dxa"/>
            <w:noWrap/>
            <w:hideMark/>
          </w:tcPr>
          <w:p w14:paraId="38477D00"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9932ED6" w14:textId="77777777" w:rsidR="007C039D" w:rsidRPr="007C039D" w:rsidRDefault="007C039D" w:rsidP="007C039D">
            <w:pPr>
              <w:ind w:firstLine="0"/>
              <w:rPr>
                <w:sz w:val="16"/>
              </w:rPr>
            </w:pPr>
            <w:r w:rsidRPr="007C039D">
              <w:rPr>
                <w:sz w:val="16"/>
              </w:rPr>
              <w:t>58.51</w:t>
            </w:r>
          </w:p>
        </w:tc>
        <w:tc>
          <w:tcPr>
            <w:tcW w:w="1881" w:type="dxa"/>
            <w:noWrap/>
            <w:hideMark/>
          </w:tcPr>
          <w:p w14:paraId="0E78865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0C551E0" w14:textId="77777777" w:rsidR="007C039D" w:rsidRPr="007C039D" w:rsidRDefault="007C039D" w:rsidP="007C039D">
            <w:pPr>
              <w:ind w:firstLine="0"/>
              <w:rPr>
                <w:sz w:val="16"/>
              </w:rPr>
            </w:pPr>
            <w:r w:rsidRPr="007C039D">
              <w:rPr>
                <w:sz w:val="16"/>
              </w:rPr>
              <w:t>70.93</w:t>
            </w:r>
          </w:p>
        </w:tc>
        <w:tc>
          <w:tcPr>
            <w:tcW w:w="2006" w:type="dxa"/>
            <w:noWrap/>
            <w:hideMark/>
          </w:tcPr>
          <w:p w14:paraId="6CE2DBA9"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5611C1B4" w14:textId="77777777" w:rsidR="007C039D" w:rsidRPr="007C039D" w:rsidRDefault="007C039D" w:rsidP="007C039D">
            <w:pPr>
              <w:ind w:firstLine="0"/>
              <w:rPr>
                <w:sz w:val="16"/>
              </w:rPr>
            </w:pPr>
            <w:r w:rsidRPr="007C039D">
              <w:rPr>
                <w:sz w:val="16"/>
              </w:rPr>
              <w:t>95.9</w:t>
            </w:r>
          </w:p>
        </w:tc>
        <w:tc>
          <w:tcPr>
            <w:tcW w:w="1988" w:type="dxa"/>
            <w:noWrap/>
            <w:hideMark/>
          </w:tcPr>
          <w:p w14:paraId="0240F208"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091D601" w14:textId="77777777" w:rsidR="007C039D" w:rsidRPr="007C039D" w:rsidRDefault="007C039D" w:rsidP="007C039D">
            <w:pPr>
              <w:ind w:firstLine="0"/>
              <w:rPr>
                <w:sz w:val="16"/>
              </w:rPr>
            </w:pPr>
            <w:r w:rsidRPr="007C039D">
              <w:rPr>
                <w:sz w:val="16"/>
              </w:rPr>
              <w:t>99.73</w:t>
            </w:r>
          </w:p>
        </w:tc>
      </w:tr>
      <w:tr w:rsidR="007C039D" w:rsidRPr="007C039D" w14:paraId="2BA348F8" w14:textId="77777777" w:rsidTr="007C039D">
        <w:trPr>
          <w:trHeight w:val="288"/>
          <w:jc w:val="center"/>
        </w:trPr>
        <w:tc>
          <w:tcPr>
            <w:tcW w:w="1159" w:type="dxa"/>
            <w:noWrap/>
            <w:hideMark/>
          </w:tcPr>
          <w:p w14:paraId="30E8A0A0" w14:textId="77777777" w:rsidR="007C039D" w:rsidRPr="007C039D" w:rsidRDefault="007C039D" w:rsidP="007C039D">
            <w:pPr>
              <w:ind w:firstLine="0"/>
              <w:rPr>
                <w:sz w:val="16"/>
              </w:rPr>
            </w:pPr>
            <w:r w:rsidRPr="007C039D">
              <w:rPr>
                <w:sz w:val="16"/>
              </w:rPr>
              <w:t>CM674</w:t>
            </w:r>
          </w:p>
        </w:tc>
        <w:tc>
          <w:tcPr>
            <w:tcW w:w="1319" w:type="dxa"/>
            <w:noWrap/>
            <w:hideMark/>
          </w:tcPr>
          <w:p w14:paraId="6766D504"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6F06F1D0" w14:textId="77777777" w:rsidR="007C039D" w:rsidRPr="007C039D" w:rsidRDefault="007C039D" w:rsidP="007C039D">
            <w:pPr>
              <w:ind w:firstLine="0"/>
              <w:rPr>
                <w:sz w:val="16"/>
              </w:rPr>
            </w:pPr>
            <w:r w:rsidRPr="007C039D">
              <w:rPr>
                <w:sz w:val="16"/>
              </w:rPr>
              <w:t>93.56</w:t>
            </w:r>
          </w:p>
        </w:tc>
        <w:tc>
          <w:tcPr>
            <w:tcW w:w="1898" w:type="dxa"/>
            <w:noWrap/>
            <w:hideMark/>
          </w:tcPr>
          <w:p w14:paraId="78779FF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204093AF" w14:textId="77777777" w:rsidR="007C039D" w:rsidRPr="007C039D" w:rsidRDefault="007C039D" w:rsidP="007C039D">
            <w:pPr>
              <w:ind w:firstLine="0"/>
              <w:rPr>
                <w:sz w:val="16"/>
              </w:rPr>
            </w:pPr>
            <w:r w:rsidRPr="007C039D">
              <w:rPr>
                <w:sz w:val="16"/>
              </w:rPr>
              <w:t>97.38</w:t>
            </w:r>
          </w:p>
        </w:tc>
        <w:tc>
          <w:tcPr>
            <w:tcW w:w="1881" w:type="dxa"/>
            <w:noWrap/>
            <w:hideMark/>
          </w:tcPr>
          <w:p w14:paraId="686E6907"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6EC0242E" w14:textId="77777777" w:rsidR="007C039D" w:rsidRPr="007C039D" w:rsidRDefault="007C039D" w:rsidP="007C039D">
            <w:pPr>
              <w:ind w:firstLine="0"/>
              <w:rPr>
                <w:sz w:val="16"/>
              </w:rPr>
            </w:pPr>
            <w:r w:rsidRPr="007C039D">
              <w:rPr>
                <w:sz w:val="16"/>
              </w:rPr>
              <w:t>99.64</w:t>
            </w:r>
          </w:p>
        </w:tc>
        <w:tc>
          <w:tcPr>
            <w:tcW w:w="2006" w:type="dxa"/>
            <w:noWrap/>
            <w:hideMark/>
          </w:tcPr>
          <w:p w14:paraId="5C38F577"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102DC0B5" w14:textId="77777777" w:rsidR="007C039D" w:rsidRPr="007C039D" w:rsidRDefault="007C039D" w:rsidP="007C039D">
            <w:pPr>
              <w:ind w:firstLine="0"/>
              <w:rPr>
                <w:sz w:val="16"/>
              </w:rPr>
            </w:pPr>
            <w:r w:rsidRPr="007C039D">
              <w:rPr>
                <w:sz w:val="16"/>
              </w:rPr>
              <w:t>87.61</w:t>
            </w:r>
          </w:p>
        </w:tc>
        <w:tc>
          <w:tcPr>
            <w:tcW w:w="1988" w:type="dxa"/>
            <w:noWrap/>
            <w:hideMark/>
          </w:tcPr>
          <w:p w14:paraId="46469780"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D2EE8BC" w14:textId="77777777" w:rsidR="007C039D" w:rsidRPr="007C039D" w:rsidRDefault="007C039D" w:rsidP="007C039D">
            <w:pPr>
              <w:ind w:firstLine="0"/>
              <w:rPr>
                <w:sz w:val="16"/>
              </w:rPr>
            </w:pPr>
            <w:r w:rsidRPr="007C039D">
              <w:rPr>
                <w:sz w:val="16"/>
              </w:rPr>
              <w:t>99.84</w:t>
            </w:r>
          </w:p>
        </w:tc>
      </w:tr>
      <w:tr w:rsidR="007C039D" w:rsidRPr="007C039D" w14:paraId="715FB56A" w14:textId="77777777" w:rsidTr="007C039D">
        <w:trPr>
          <w:trHeight w:val="288"/>
          <w:jc w:val="center"/>
        </w:trPr>
        <w:tc>
          <w:tcPr>
            <w:tcW w:w="1159" w:type="dxa"/>
            <w:noWrap/>
            <w:hideMark/>
          </w:tcPr>
          <w:p w14:paraId="32330F50" w14:textId="77777777" w:rsidR="007C039D" w:rsidRPr="007C039D" w:rsidRDefault="007C039D" w:rsidP="007C039D">
            <w:pPr>
              <w:ind w:firstLine="0"/>
              <w:rPr>
                <w:sz w:val="16"/>
              </w:rPr>
            </w:pPr>
            <w:r w:rsidRPr="007C039D">
              <w:rPr>
                <w:sz w:val="16"/>
              </w:rPr>
              <w:t>CM675</w:t>
            </w:r>
          </w:p>
        </w:tc>
        <w:tc>
          <w:tcPr>
            <w:tcW w:w="1319" w:type="dxa"/>
            <w:noWrap/>
            <w:hideMark/>
          </w:tcPr>
          <w:p w14:paraId="6BDF32E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6CB07C4A" w14:textId="77777777" w:rsidR="007C039D" w:rsidRPr="007C039D" w:rsidRDefault="007C039D" w:rsidP="007C039D">
            <w:pPr>
              <w:ind w:firstLine="0"/>
              <w:rPr>
                <w:sz w:val="16"/>
              </w:rPr>
            </w:pPr>
            <w:r w:rsidRPr="007C039D">
              <w:rPr>
                <w:sz w:val="16"/>
              </w:rPr>
              <w:t>96.48</w:t>
            </w:r>
          </w:p>
        </w:tc>
        <w:tc>
          <w:tcPr>
            <w:tcW w:w="1898" w:type="dxa"/>
            <w:noWrap/>
            <w:hideMark/>
          </w:tcPr>
          <w:p w14:paraId="499D21E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C29D6CF" w14:textId="77777777" w:rsidR="007C039D" w:rsidRPr="007C039D" w:rsidRDefault="007C039D" w:rsidP="007C039D">
            <w:pPr>
              <w:ind w:firstLine="0"/>
              <w:rPr>
                <w:sz w:val="16"/>
              </w:rPr>
            </w:pPr>
            <w:r w:rsidRPr="007C039D">
              <w:rPr>
                <w:sz w:val="16"/>
              </w:rPr>
              <w:t>97.83</w:t>
            </w:r>
          </w:p>
        </w:tc>
        <w:tc>
          <w:tcPr>
            <w:tcW w:w="1881" w:type="dxa"/>
            <w:noWrap/>
            <w:hideMark/>
          </w:tcPr>
          <w:p w14:paraId="5C2298C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64B81AD" w14:textId="77777777" w:rsidR="007C039D" w:rsidRPr="007C039D" w:rsidRDefault="007C039D" w:rsidP="007C039D">
            <w:pPr>
              <w:ind w:firstLine="0"/>
              <w:rPr>
                <w:sz w:val="16"/>
              </w:rPr>
            </w:pPr>
            <w:r w:rsidRPr="007C039D">
              <w:rPr>
                <w:sz w:val="16"/>
              </w:rPr>
              <w:t>97.61</w:t>
            </w:r>
          </w:p>
        </w:tc>
        <w:tc>
          <w:tcPr>
            <w:tcW w:w="2006" w:type="dxa"/>
            <w:noWrap/>
            <w:hideMark/>
          </w:tcPr>
          <w:p w14:paraId="09BAA7F6"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8CA413D" w14:textId="77777777" w:rsidR="007C039D" w:rsidRPr="007C039D" w:rsidRDefault="007C039D" w:rsidP="007C039D">
            <w:pPr>
              <w:ind w:firstLine="0"/>
              <w:rPr>
                <w:sz w:val="16"/>
              </w:rPr>
            </w:pPr>
            <w:r w:rsidRPr="007C039D">
              <w:rPr>
                <w:sz w:val="16"/>
              </w:rPr>
              <w:t>93.34</w:t>
            </w:r>
          </w:p>
        </w:tc>
        <w:tc>
          <w:tcPr>
            <w:tcW w:w="1988" w:type="dxa"/>
            <w:noWrap/>
            <w:hideMark/>
          </w:tcPr>
          <w:p w14:paraId="623595D4"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3CC1C999" w14:textId="77777777" w:rsidR="007C039D" w:rsidRPr="007C039D" w:rsidRDefault="007C039D" w:rsidP="007C039D">
            <w:pPr>
              <w:ind w:firstLine="0"/>
              <w:rPr>
                <w:sz w:val="16"/>
              </w:rPr>
            </w:pPr>
            <w:r w:rsidRPr="007C039D">
              <w:rPr>
                <w:sz w:val="16"/>
              </w:rPr>
              <w:t>100</w:t>
            </w:r>
          </w:p>
        </w:tc>
      </w:tr>
      <w:bookmarkEnd w:id="28"/>
    </w:tbl>
    <w:p w14:paraId="53E03525" w14:textId="6840E4BC" w:rsidR="00492EA1" w:rsidRPr="00492EA1" w:rsidRDefault="00492EA1" w:rsidP="00492EA1">
      <w:pPr>
        <w:ind w:firstLine="0"/>
      </w:pPr>
      <w:r>
        <w:fldChar w:fldCharType="end"/>
      </w:r>
    </w:p>
    <w:sectPr w:rsidR="00492EA1" w:rsidRPr="00492EA1" w:rsidSect="00492EA1">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tro Viacava" w:date="2022-04-11T15:51:00Z" w:initials="PV">
    <w:p w14:paraId="00ECCB19" w14:textId="7F572C3B" w:rsidR="00E612B3" w:rsidRDefault="00E612B3">
      <w:pPr>
        <w:pStyle w:val="CommentText"/>
      </w:pPr>
      <w:r>
        <w:rPr>
          <w:rStyle w:val="CommentReference"/>
        </w:rPr>
        <w:annotationRef/>
      </w:r>
      <w:r>
        <w:t>Re Vera: I chose to keep this because even though in theory GMM and LMM are susceptible to this problem, what we also want to suggest in this paper (and in the antechinus paper) is that we can inform LMM studies with GMM results to use certain LMM that are potential discriminators. I do not think GMM is equally susceptible to LMM to this problem because we can choose to use a “neutral” template with optimal anatomical coverage; in LMM, it is more difficult to do this, in addition to the redundancy issue we know.</w:t>
      </w:r>
    </w:p>
  </w:comment>
  <w:comment w:id="4" w:author="Pietro Viacava" w:date="2022-04-11T16:19:00Z" w:initials="PV">
    <w:p w14:paraId="3E01A215" w14:textId="01974284" w:rsidR="00E612B3" w:rsidRDefault="00E612B3">
      <w:pPr>
        <w:pStyle w:val="CommentText"/>
      </w:pPr>
      <w:r>
        <w:t xml:space="preserve">Re Vera: </w:t>
      </w:r>
      <w:r>
        <w:rPr>
          <w:rStyle w:val="CommentReference"/>
        </w:rPr>
        <w:annotationRef/>
      </w:r>
      <w:r>
        <w:t>I think this flowed well with the paragraph. Not sure why you deleted it?</w:t>
      </w:r>
    </w:p>
  </w:comment>
  <w:comment w:id="7" w:author="Pietro Viacava" w:date="2022-04-20T15:55:00Z" w:initials="PV">
    <w:p w14:paraId="49579AFC" w14:textId="77777777" w:rsidR="00E612B3" w:rsidRDefault="00E612B3">
      <w:pPr>
        <w:pStyle w:val="CommentText"/>
        <w:rPr>
          <w:rFonts w:cs="Arial"/>
        </w:rPr>
      </w:pPr>
      <w:r>
        <w:rPr>
          <w:rStyle w:val="CommentReference"/>
        </w:rPr>
        <w:annotationRef/>
      </w:r>
      <w:r>
        <w:rPr>
          <w:rFonts w:cs="Arial"/>
        </w:rPr>
        <w:t>No expectations needed here?</w:t>
      </w:r>
    </w:p>
    <w:p w14:paraId="5016F1FC" w14:textId="77777777" w:rsidR="00E612B3" w:rsidRDefault="00E612B3">
      <w:pPr>
        <w:pStyle w:val="CommentText"/>
        <w:rPr>
          <w:rFonts w:cs="Arial"/>
        </w:rPr>
      </w:pPr>
    </w:p>
    <w:p w14:paraId="68652B83" w14:textId="258A9230" w:rsidR="00E612B3" w:rsidRDefault="00E612B3">
      <w:pPr>
        <w:pStyle w:val="CommentText"/>
      </w:pPr>
      <w:r>
        <w:rPr>
          <w:rFonts w:cs="Arial"/>
        </w:rPr>
        <w:t xml:space="preserve"> “</w:t>
      </w: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Pr="003B2E6E">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Pr>
          <w:rFonts w:cs="Arial"/>
        </w:rPr>
        <w:t>”</w:t>
      </w:r>
    </w:p>
  </w:comment>
  <w:comment w:id="26" w:author="Pietro Viacava" w:date="2022-04-20T16:43:00Z" w:initials="PV">
    <w:p w14:paraId="3D338411" w14:textId="065940F9" w:rsidR="00E612B3" w:rsidRDefault="00E612B3">
      <w:pPr>
        <w:pStyle w:val="CommentText"/>
      </w:pPr>
      <w:r>
        <w:rPr>
          <w:rStyle w:val="CommentReference"/>
        </w:rPr>
        <w:annotationRef/>
      </w:r>
      <w:r>
        <w:t>This was also deleted but I chose to keep it because I think it flows well with the argument of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ECCB19" w15:done="0"/>
  <w15:commentEx w15:paraId="3E01A215" w15:done="0"/>
  <w15:commentEx w15:paraId="68652B83" w15:done="0"/>
  <w15:commentEx w15:paraId="3D33841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29A610" w14:textId="77777777" w:rsidR="00007910" w:rsidRDefault="00007910" w:rsidP="006479B7">
      <w:pPr>
        <w:spacing w:before="0" w:after="0" w:line="240" w:lineRule="auto"/>
      </w:pPr>
      <w:r>
        <w:separator/>
      </w:r>
    </w:p>
  </w:endnote>
  <w:endnote w:type="continuationSeparator" w:id="0">
    <w:p w14:paraId="0AA25286" w14:textId="77777777" w:rsidR="00007910" w:rsidRDefault="00007910" w:rsidP="006479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8742796"/>
      <w:docPartObj>
        <w:docPartGallery w:val="Page Numbers (Bottom of Page)"/>
        <w:docPartUnique/>
      </w:docPartObj>
    </w:sdtPr>
    <w:sdtEndPr>
      <w:rPr>
        <w:noProof/>
      </w:rPr>
    </w:sdtEndPr>
    <w:sdtContent>
      <w:p w14:paraId="359A5061" w14:textId="4D831E76" w:rsidR="00E612B3" w:rsidRDefault="00E612B3">
        <w:pPr>
          <w:pStyle w:val="Footer"/>
          <w:jc w:val="right"/>
        </w:pPr>
        <w:r>
          <w:fldChar w:fldCharType="begin"/>
        </w:r>
        <w:r>
          <w:instrText xml:space="preserve"> PAGE   \* MERGEFORMAT </w:instrText>
        </w:r>
        <w:r>
          <w:fldChar w:fldCharType="separate"/>
        </w:r>
        <w:r w:rsidR="00A03264">
          <w:rPr>
            <w:noProof/>
          </w:rPr>
          <w:t>21</w:t>
        </w:r>
        <w:r>
          <w:rPr>
            <w:noProof/>
          </w:rPr>
          <w:fldChar w:fldCharType="end"/>
        </w:r>
      </w:p>
    </w:sdtContent>
  </w:sdt>
  <w:p w14:paraId="023F0AED" w14:textId="77777777" w:rsidR="00E612B3" w:rsidRDefault="00E612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6F94B7" w14:textId="77777777" w:rsidR="00007910" w:rsidRDefault="00007910" w:rsidP="006479B7">
      <w:pPr>
        <w:spacing w:before="0" w:after="0" w:line="240" w:lineRule="auto"/>
      </w:pPr>
      <w:r>
        <w:separator/>
      </w:r>
    </w:p>
  </w:footnote>
  <w:footnote w:type="continuationSeparator" w:id="0">
    <w:p w14:paraId="47994D7F" w14:textId="77777777" w:rsidR="00007910" w:rsidRDefault="00007910" w:rsidP="006479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tro Viacava">
    <w15:presenceInfo w15:providerId="Windows Live" w15:userId="39281102d157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007910"/>
    <w:rsid w:val="00011FE1"/>
    <w:rsid w:val="00015382"/>
    <w:rsid w:val="00023E01"/>
    <w:rsid w:val="00032EEB"/>
    <w:rsid w:val="00091B9D"/>
    <w:rsid w:val="000969CF"/>
    <w:rsid w:val="000A4A5F"/>
    <w:rsid w:val="000B1DAA"/>
    <w:rsid w:val="000B347C"/>
    <w:rsid w:val="000B735A"/>
    <w:rsid w:val="000D6581"/>
    <w:rsid w:val="000F1869"/>
    <w:rsid w:val="000F6E13"/>
    <w:rsid w:val="00100279"/>
    <w:rsid w:val="001041CE"/>
    <w:rsid w:val="00175C13"/>
    <w:rsid w:val="00184527"/>
    <w:rsid w:val="00195C96"/>
    <w:rsid w:val="001A5DA5"/>
    <w:rsid w:val="001A76E0"/>
    <w:rsid w:val="001B5864"/>
    <w:rsid w:val="001B68C1"/>
    <w:rsid w:val="001C4D5E"/>
    <w:rsid w:val="002367DF"/>
    <w:rsid w:val="00281AF8"/>
    <w:rsid w:val="00284D9E"/>
    <w:rsid w:val="002C5278"/>
    <w:rsid w:val="002E0C08"/>
    <w:rsid w:val="002F2D84"/>
    <w:rsid w:val="00311639"/>
    <w:rsid w:val="00317042"/>
    <w:rsid w:val="00352CB1"/>
    <w:rsid w:val="00353ACC"/>
    <w:rsid w:val="00363CE7"/>
    <w:rsid w:val="00380AE4"/>
    <w:rsid w:val="003923D0"/>
    <w:rsid w:val="0039435A"/>
    <w:rsid w:val="00395D4B"/>
    <w:rsid w:val="003B2E6E"/>
    <w:rsid w:val="003C60C0"/>
    <w:rsid w:val="003D206A"/>
    <w:rsid w:val="003E09E9"/>
    <w:rsid w:val="003E2875"/>
    <w:rsid w:val="003F3224"/>
    <w:rsid w:val="00417F1B"/>
    <w:rsid w:val="00432232"/>
    <w:rsid w:val="004354B8"/>
    <w:rsid w:val="00450EC6"/>
    <w:rsid w:val="004641FF"/>
    <w:rsid w:val="0047461A"/>
    <w:rsid w:val="00477EA0"/>
    <w:rsid w:val="00492EA1"/>
    <w:rsid w:val="004C610C"/>
    <w:rsid w:val="004E1EA4"/>
    <w:rsid w:val="004E2B0A"/>
    <w:rsid w:val="004F08F2"/>
    <w:rsid w:val="004F76BC"/>
    <w:rsid w:val="00512632"/>
    <w:rsid w:val="005150F9"/>
    <w:rsid w:val="005744C0"/>
    <w:rsid w:val="00582394"/>
    <w:rsid w:val="005A70D5"/>
    <w:rsid w:val="005C2169"/>
    <w:rsid w:val="005F0F9A"/>
    <w:rsid w:val="00601FDF"/>
    <w:rsid w:val="0062769D"/>
    <w:rsid w:val="00633C21"/>
    <w:rsid w:val="006479B7"/>
    <w:rsid w:val="00656277"/>
    <w:rsid w:val="00665E95"/>
    <w:rsid w:val="006665D3"/>
    <w:rsid w:val="00683B30"/>
    <w:rsid w:val="00694006"/>
    <w:rsid w:val="006C4E54"/>
    <w:rsid w:val="006D28EB"/>
    <w:rsid w:val="006D41EB"/>
    <w:rsid w:val="006D4AAF"/>
    <w:rsid w:val="006E71A6"/>
    <w:rsid w:val="00732C14"/>
    <w:rsid w:val="007504CC"/>
    <w:rsid w:val="00754789"/>
    <w:rsid w:val="007C039D"/>
    <w:rsid w:val="007D0899"/>
    <w:rsid w:val="007F6CFB"/>
    <w:rsid w:val="0081421F"/>
    <w:rsid w:val="008143EA"/>
    <w:rsid w:val="00865CCA"/>
    <w:rsid w:val="00887DD8"/>
    <w:rsid w:val="008B5E89"/>
    <w:rsid w:val="008B6A9E"/>
    <w:rsid w:val="008D0CF7"/>
    <w:rsid w:val="008D10F2"/>
    <w:rsid w:val="008D2342"/>
    <w:rsid w:val="00904F5E"/>
    <w:rsid w:val="009079AC"/>
    <w:rsid w:val="009152FD"/>
    <w:rsid w:val="00923E1F"/>
    <w:rsid w:val="009327E0"/>
    <w:rsid w:val="0095622E"/>
    <w:rsid w:val="009759D2"/>
    <w:rsid w:val="0099113B"/>
    <w:rsid w:val="00991556"/>
    <w:rsid w:val="00997C6D"/>
    <w:rsid w:val="009B07FE"/>
    <w:rsid w:val="009D0574"/>
    <w:rsid w:val="009E51E2"/>
    <w:rsid w:val="009F5F27"/>
    <w:rsid w:val="00A03264"/>
    <w:rsid w:val="00A36449"/>
    <w:rsid w:val="00A43621"/>
    <w:rsid w:val="00A60543"/>
    <w:rsid w:val="00A708EB"/>
    <w:rsid w:val="00A939B1"/>
    <w:rsid w:val="00AA5550"/>
    <w:rsid w:val="00AA658F"/>
    <w:rsid w:val="00AB4417"/>
    <w:rsid w:val="00AB7A4F"/>
    <w:rsid w:val="00AE70F4"/>
    <w:rsid w:val="00B07A05"/>
    <w:rsid w:val="00B140BD"/>
    <w:rsid w:val="00B30746"/>
    <w:rsid w:val="00B4737A"/>
    <w:rsid w:val="00B50015"/>
    <w:rsid w:val="00B559DF"/>
    <w:rsid w:val="00B67286"/>
    <w:rsid w:val="00B675C0"/>
    <w:rsid w:val="00B734B1"/>
    <w:rsid w:val="00B7799F"/>
    <w:rsid w:val="00B77A2E"/>
    <w:rsid w:val="00B96EB2"/>
    <w:rsid w:val="00B972C9"/>
    <w:rsid w:val="00BA21AE"/>
    <w:rsid w:val="00BA74F4"/>
    <w:rsid w:val="00BC0163"/>
    <w:rsid w:val="00BD4438"/>
    <w:rsid w:val="00BD7C56"/>
    <w:rsid w:val="00C21023"/>
    <w:rsid w:val="00C32608"/>
    <w:rsid w:val="00C42D2A"/>
    <w:rsid w:val="00C77C54"/>
    <w:rsid w:val="00C80CDA"/>
    <w:rsid w:val="00C80F9E"/>
    <w:rsid w:val="00C87FE0"/>
    <w:rsid w:val="00C92CE5"/>
    <w:rsid w:val="00C93482"/>
    <w:rsid w:val="00CA0071"/>
    <w:rsid w:val="00CA690E"/>
    <w:rsid w:val="00CB18E4"/>
    <w:rsid w:val="00CB6412"/>
    <w:rsid w:val="00CC702D"/>
    <w:rsid w:val="00CD060C"/>
    <w:rsid w:val="00D23797"/>
    <w:rsid w:val="00D23F5D"/>
    <w:rsid w:val="00D4465B"/>
    <w:rsid w:val="00D50056"/>
    <w:rsid w:val="00D509FE"/>
    <w:rsid w:val="00D52504"/>
    <w:rsid w:val="00D60BED"/>
    <w:rsid w:val="00D74ADA"/>
    <w:rsid w:val="00D811D5"/>
    <w:rsid w:val="00D85641"/>
    <w:rsid w:val="00D95833"/>
    <w:rsid w:val="00DA1BB1"/>
    <w:rsid w:val="00DD23F7"/>
    <w:rsid w:val="00E15F07"/>
    <w:rsid w:val="00E1656A"/>
    <w:rsid w:val="00E40CEB"/>
    <w:rsid w:val="00E52A4E"/>
    <w:rsid w:val="00E571AB"/>
    <w:rsid w:val="00E612B3"/>
    <w:rsid w:val="00E8562E"/>
    <w:rsid w:val="00EA4D36"/>
    <w:rsid w:val="00ED1017"/>
    <w:rsid w:val="00EE0F88"/>
    <w:rsid w:val="00EF362F"/>
    <w:rsid w:val="00F10F96"/>
    <w:rsid w:val="00F30107"/>
    <w:rsid w:val="00F337D9"/>
    <w:rsid w:val="00F4664D"/>
    <w:rsid w:val="00F50ABE"/>
    <w:rsid w:val="00F52F58"/>
    <w:rsid w:val="00F61D88"/>
    <w:rsid w:val="00F77D07"/>
    <w:rsid w:val="00FB01B8"/>
    <w:rsid w:val="00FB0F1D"/>
    <w:rsid w:val="00FB1E61"/>
    <w:rsid w:val="00FF661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F611E"/>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E15F07"/>
    <w:pPr>
      <w:spacing w:before="100" w:beforeAutospacing="1" w:after="100" w:afterAutospacing="1" w:line="48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autoRedefine/>
    <w:uiPriority w:val="35"/>
    <w:unhideWhenUsed/>
    <w:qFormat/>
    <w:rsid w:val="005744C0"/>
    <w:pPr>
      <w:spacing w:line="240" w:lineRule="auto"/>
      <w:ind w:firstLine="0"/>
    </w:pPr>
    <w:rPr>
      <w:rFonts w:eastAsiaTheme="minorHAnsi" w:cstheme="minorBidi"/>
      <w:iCs/>
      <w:szCs w:val="18"/>
    </w:rPr>
  </w:style>
  <w:style w:type="character" w:customStyle="1" w:styleId="CaptionChar">
    <w:name w:val="Caption Char"/>
    <w:basedOn w:val="DefaultParagraphFont"/>
    <w:link w:val="Caption"/>
    <w:uiPriority w:val="35"/>
    <w:rsid w:val="005744C0"/>
    <w:rPr>
      <w:rFonts w:ascii="Arial" w:hAnsi="Arial"/>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val="0"/>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ind w:left="720" w:hanging="720"/>
    </w:pPr>
  </w:style>
  <w:style w:type="paragraph" w:styleId="Header">
    <w:name w:val="header"/>
    <w:basedOn w:val="Normal"/>
    <w:link w:val="HeaderChar"/>
    <w:uiPriority w:val="99"/>
    <w:unhideWhenUsed/>
    <w:rsid w:val="006479B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79B7"/>
    <w:rPr>
      <w:rFonts w:ascii="Arial" w:eastAsia="Times New Roman" w:hAnsi="Arial" w:cs="Times New Roman"/>
      <w:sz w:val="24"/>
      <w:szCs w:val="24"/>
    </w:rPr>
  </w:style>
  <w:style w:type="paragraph" w:styleId="Footer">
    <w:name w:val="footer"/>
    <w:basedOn w:val="Normal"/>
    <w:link w:val="FooterChar"/>
    <w:uiPriority w:val="99"/>
    <w:unhideWhenUsed/>
    <w:rsid w:val="006479B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479B7"/>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CC702D"/>
    <w:rPr>
      <w:sz w:val="16"/>
      <w:szCs w:val="16"/>
    </w:rPr>
  </w:style>
  <w:style w:type="paragraph" w:styleId="CommentText">
    <w:name w:val="annotation text"/>
    <w:basedOn w:val="Normal"/>
    <w:link w:val="CommentTextChar"/>
    <w:uiPriority w:val="99"/>
    <w:semiHidden/>
    <w:unhideWhenUsed/>
    <w:rsid w:val="00CC702D"/>
    <w:pPr>
      <w:spacing w:line="240" w:lineRule="auto"/>
    </w:pPr>
    <w:rPr>
      <w:sz w:val="20"/>
      <w:szCs w:val="20"/>
    </w:rPr>
  </w:style>
  <w:style w:type="character" w:customStyle="1" w:styleId="CommentTextChar">
    <w:name w:val="Comment Text Char"/>
    <w:basedOn w:val="DefaultParagraphFont"/>
    <w:link w:val="CommentText"/>
    <w:uiPriority w:val="99"/>
    <w:semiHidden/>
    <w:rsid w:val="00CC702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C702D"/>
    <w:rPr>
      <w:b/>
      <w:bCs/>
    </w:rPr>
  </w:style>
  <w:style w:type="character" w:customStyle="1" w:styleId="CommentSubjectChar">
    <w:name w:val="Comment Subject Char"/>
    <w:basedOn w:val="CommentTextChar"/>
    <w:link w:val="CommentSubject"/>
    <w:uiPriority w:val="99"/>
    <w:semiHidden/>
    <w:rsid w:val="00CC702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CC702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2D"/>
    <w:rPr>
      <w:rFonts w:ascii="Segoe UI" w:eastAsia="Times New Roman" w:hAnsi="Segoe UI" w:cs="Segoe UI"/>
      <w:sz w:val="18"/>
      <w:szCs w:val="18"/>
    </w:rPr>
  </w:style>
  <w:style w:type="character" w:styleId="Hyperlink">
    <w:name w:val="Hyperlink"/>
    <w:basedOn w:val="DefaultParagraphFont"/>
    <w:uiPriority w:val="99"/>
    <w:unhideWhenUsed/>
    <w:rsid w:val="00DD23F7"/>
    <w:rPr>
      <w:color w:val="0563C1" w:themeColor="hyperlink"/>
      <w:u w:val="single"/>
    </w:rPr>
  </w:style>
  <w:style w:type="character" w:styleId="FollowedHyperlink">
    <w:name w:val="FollowedHyperlink"/>
    <w:basedOn w:val="DefaultParagraphFont"/>
    <w:uiPriority w:val="99"/>
    <w:semiHidden/>
    <w:unhideWhenUsed/>
    <w:rsid w:val="0095622E"/>
    <w:rPr>
      <w:color w:val="954F72" w:themeColor="followedHyperlink"/>
      <w:u w:val="single"/>
    </w:rPr>
  </w:style>
  <w:style w:type="table" w:styleId="TableGrid">
    <w:name w:val="Table Grid"/>
    <w:basedOn w:val="TableNormal"/>
    <w:uiPriority w:val="39"/>
    <w:rsid w:val="00492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54805">
      <w:bodyDiv w:val="1"/>
      <w:marLeft w:val="0"/>
      <w:marRight w:val="0"/>
      <w:marTop w:val="0"/>
      <w:marBottom w:val="0"/>
      <w:divBdr>
        <w:top w:val="none" w:sz="0" w:space="0" w:color="auto"/>
        <w:left w:val="none" w:sz="0" w:space="0" w:color="auto"/>
        <w:bottom w:val="none" w:sz="0" w:space="0" w:color="auto"/>
        <w:right w:val="none" w:sz="0" w:space="0" w:color="auto"/>
      </w:divBdr>
    </w:div>
    <w:div w:id="132137852">
      <w:bodyDiv w:val="1"/>
      <w:marLeft w:val="0"/>
      <w:marRight w:val="0"/>
      <w:marTop w:val="0"/>
      <w:marBottom w:val="0"/>
      <w:divBdr>
        <w:top w:val="none" w:sz="0" w:space="0" w:color="auto"/>
        <w:left w:val="none" w:sz="0" w:space="0" w:color="auto"/>
        <w:bottom w:val="none" w:sz="0" w:space="0" w:color="auto"/>
        <w:right w:val="none" w:sz="0" w:space="0" w:color="auto"/>
      </w:divBdr>
    </w:div>
    <w:div w:id="652023258">
      <w:bodyDiv w:val="1"/>
      <w:marLeft w:val="0"/>
      <w:marRight w:val="0"/>
      <w:marTop w:val="0"/>
      <w:marBottom w:val="0"/>
      <w:divBdr>
        <w:top w:val="none" w:sz="0" w:space="0" w:color="auto"/>
        <w:left w:val="none" w:sz="0" w:space="0" w:color="auto"/>
        <w:bottom w:val="none" w:sz="0" w:space="0" w:color="auto"/>
        <w:right w:val="none" w:sz="0" w:space="0" w:color="auto"/>
      </w:divBdr>
    </w:div>
    <w:div w:id="1444416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nonymous.4open.science/r/Viacavaetal_LMMvsGMM-E5F6/"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1585A-61AC-4238-A2D8-D53033F4F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3</TotalTime>
  <Pages>31</Pages>
  <Words>26392</Words>
  <Characters>150437</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7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59</cp:revision>
  <dcterms:created xsi:type="dcterms:W3CDTF">2022-01-13T06:42:00Z</dcterms:created>
  <dcterms:modified xsi:type="dcterms:W3CDTF">2022-04-28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YXXLJzP"/&gt;&lt;style id="http://www.zotero.org/styles/methods-in-ecology-and-evolution"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